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4D2F9" w14:textId="77777777" w:rsidR="003B6821" w:rsidRDefault="003B6821" w:rsidP="00E639E2">
      <w:pPr>
        <w:rPr>
          <w:b/>
        </w:rPr>
      </w:pPr>
      <w:r>
        <w:rPr>
          <w:b/>
        </w:rPr>
        <w:t>Lost in transmission</w:t>
      </w:r>
      <w:proofErr w:type="gramStart"/>
      <w:r w:rsidR="004F55A2">
        <w:rPr>
          <w:b/>
        </w:rPr>
        <w:t>..?</w:t>
      </w:r>
      <w:proofErr w:type="gramEnd"/>
    </w:p>
    <w:p w14:paraId="706E6888" w14:textId="77777777" w:rsidR="003B6821" w:rsidRDefault="000C1352" w:rsidP="00E639E2">
      <w:pPr>
        <w:rPr>
          <w:b/>
        </w:rPr>
      </w:pPr>
      <w:r>
        <w:rPr>
          <w:b/>
        </w:rPr>
        <w:t>Joanne Lello</w:t>
      </w:r>
      <w:r w:rsidRPr="000C1352">
        <w:rPr>
          <w:b/>
          <w:vertAlign w:val="superscript"/>
        </w:rPr>
        <w:t>1</w:t>
      </w:r>
      <w:r>
        <w:rPr>
          <w:b/>
        </w:rPr>
        <w:t xml:space="preserve"> and Andy Fenton</w:t>
      </w:r>
      <w:r w:rsidR="004F55A2">
        <w:rPr>
          <w:b/>
          <w:vertAlign w:val="superscript"/>
        </w:rPr>
        <w:t>2</w:t>
      </w:r>
    </w:p>
    <w:p w14:paraId="56AD0D96" w14:textId="77777777" w:rsidR="000C1352" w:rsidRDefault="000C1352" w:rsidP="00E639E2">
      <w:pPr>
        <w:rPr>
          <w:b/>
        </w:rPr>
      </w:pPr>
      <w:r w:rsidRPr="000C1352">
        <w:rPr>
          <w:vertAlign w:val="superscript"/>
        </w:rPr>
        <w:t>1</w:t>
      </w:r>
      <w:r>
        <w:t xml:space="preserve"> School </w:t>
      </w:r>
      <w:r w:rsidRPr="007D6F6D">
        <w:t>of Biosciences, Cardiff University, Sir Martin Evans Building Museum Avenue Cardiff, CF10 3AX</w:t>
      </w:r>
      <w:r w:rsidR="004F55A2">
        <w:t xml:space="preserve">, and </w:t>
      </w:r>
      <w:r w:rsidRPr="000C1352">
        <w:t>Department of</w:t>
      </w:r>
      <w:r>
        <w:rPr>
          <w:b/>
        </w:rPr>
        <w:t xml:space="preserve"> </w:t>
      </w:r>
      <w:r w:rsidRPr="007D6F6D">
        <w:rPr>
          <w:lang w:val="en-US"/>
        </w:rPr>
        <w:t xml:space="preserve">Biodiversity and Molecular Ecology, Research and Innovation Centre, </w:t>
      </w:r>
      <w:proofErr w:type="spellStart"/>
      <w:r w:rsidRPr="007D6F6D">
        <w:rPr>
          <w:lang w:val="en-US"/>
        </w:rPr>
        <w:t>Fondazione</w:t>
      </w:r>
      <w:proofErr w:type="spellEnd"/>
      <w:r w:rsidRPr="007D6F6D">
        <w:rPr>
          <w:lang w:val="en-US"/>
        </w:rPr>
        <w:t xml:space="preserve"> Edmund Mach, Via E. Mach 1, 38010 S. Michele </w:t>
      </w:r>
      <w:proofErr w:type="spellStart"/>
      <w:r w:rsidRPr="007D6F6D">
        <w:rPr>
          <w:lang w:val="en-US"/>
        </w:rPr>
        <w:t>all'Adige</w:t>
      </w:r>
      <w:proofErr w:type="spellEnd"/>
      <w:r w:rsidRPr="007D6F6D">
        <w:rPr>
          <w:lang w:val="en-US"/>
        </w:rPr>
        <w:t xml:space="preserve"> (TN), Italy</w:t>
      </w:r>
      <w:r>
        <w:rPr>
          <w:lang w:val="en-US"/>
        </w:rPr>
        <w:t>.</w:t>
      </w:r>
    </w:p>
    <w:p w14:paraId="47EF07C9" w14:textId="77777777" w:rsidR="000C1352" w:rsidRPr="000C1352" w:rsidRDefault="004F55A2" w:rsidP="000C1352">
      <w:r>
        <w:rPr>
          <w:vertAlign w:val="superscript"/>
        </w:rPr>
        <w:t>2</w:t>
      </w:r>
      <w:r w:rsidR="000C1352">
        <w:t xml:space="preserve"> </w:t>
      </w:r>
      <w:r w:rsidR="000C1352" w:rsidRPr="007D6F6D">
        <w:t xml:space="preserve">Institute of Integrative Biology, University of Liverpool, </w:t>
      </w:r>
      <w:proofErr w:type="gramStart"/>
      <w:r w:rsidR="000C1352" w:rsidRPr="007D6F6D">
        <w:t>Liverpool</w:t>
      </w:r>
      <w:proofErr w:type="gramEnd"/>
      <w:r w:rsidR="000C1352" w:rsidRPr="007D6F6D">
        <w:t>, L69 7ZB</w:t>
      </w:r>
      <w:r w:rsidR="000C1352">
        <w:t>.</w:t>
      </w:r>
    </w:p>
    <w:p w14:paraId="380A911F" w14:textId="77777777" w:rsidR="000C1352" w:rsidRPr="000C1352" w:rsidRDefault="000C1352" w:rsidP="00E639E2"/>
    <w:p w14:paraId="086E29B5" w14:textId="77777777" w:rsidR="003B6821" w:rsidRPr="003B6821" w:rsidRDefault="00212787" w:rsidP="00E639E2">
      <w:pPr>
        <w:rPr>
          <w:b/>
        </w:rPr>
      </w:pPr>
      <w:r>
        <w:rPr>
          <w:b/>
        </w:rPr>
        <w:t>Introduction</w:t>
      </w:r>
    </w:p>
    <w:p w14:paraId="0542B742" w14:textId="387227F5" w:rsidR="00C76E5B" w:rsidRDefault="0077268E" w:rsidP="00E639E2">
      <w:r>
        <w:t>P</w:t>
      </w:r>
      <w:r w:rsidR="00F92734">
        <w:t>arasites</w:t>
      </w:r>
      <w:r>
        <w:t xml:space="preserve"> </w:t>
      </w:r>
      <w:r w:rsidR="005F5BFC">
        <w:t>and pa</w:t>
      </w:r>
      <w:r w:rsidR="00F92734">
        <w:t>thogens</w:t>
      </w:r>
      <w:r w:rsidR="00CC43DB" w:rsidRPr="00191595">
        <w:t xml:space="preserve"> </w:t>
      </w:r>
      <w:r w:rsidR="00F92734">
        <w:t xml:space="preserve">(hereafter referred to collectively as parasites) </w:t>
      </w:r>
      <w:r w:rsidR="00CC43DB" w:rsidRPr="00191595">
        <w:t xml:space="preserve">can have devastating consequences for the individuals </w:t>
      </w:r>
      <w:r w:rsidR="005F5BFC">
        <w:t>they infect</w:t>
      </w:r>
      <w:r w:rsidR="00930F06">
        <w:t>,</w:t>
      </w:r>
      <w:r w:rsidR="005F5BFC">
        <w:t xml:space="preserve"> with</w:t>
      </w:r>
      <w:r w:rsidR="00DC4839">
        <w:t xml:space="preserve"> </w:t>
      </w:r>
      <w:r w:rsidR="00CC43DB" w:rsidRPr="00191595">
        <w:t xml:space="preserve">Ebola and </w:t>
      </w:r>
      <w:proofErr w:type="spellStart"/>
      <w:r w:rsidR="00CC43DB" w:rsidRPr="00191595">
        <w:t>Zika</w:t>
      </w:r>
      <w:proofErr w:type="spellEnd"/>
      <w:r w:rsidR="00CC43DB" w:rsidRPr="00191595">
        <w:t xml:space="preserve"> </w:t>
      </w:r>
      <w:r w:rsidR="00057588">
        <w:t xml:space="preserve">being </w:t>
      </w:r>
      <w:r w:rsidR="00CC43DB" w:rsidRPr="00191595">
        <w:t xml:space="preserve">(at the time of writing) </w:t>
      </w:r>
      <w:r w:rsidR="00930F06" w:rsidRPr="00191595">
        <w:t xml:space="preserve">only </w:t>
      </w:r>
      <w:r w:rsidR="00CC43DB" w:rsidRPr="00191595">
        <w:t>the most recent examples</w:t>
      </w:r>
      <w:r w:rsidR="00212787" w:rsidRPr="00191595">
        <w:t xml:space="preserve"> in a very long list</w:t>
      </w:r>
      <w:r w:rsidR="00CC43DB" w:rsidRPr="00191595">
        <w:t xml:space="preserve">.  When we think of </w:t>
      </w:r>
      <w:r w:rsidR="00EB0B19" w:rsidRPr="00191595">
        <w:t xml:space="preserve">the </w:t>
      </w:r>
      <w:r>
        <w:t>plethora</w:t>
      </w:r>
      <w:r w:rsidR="00EB0B19" w:rsidRPr="00191595">
        <w:t xml:space="preserve"> of </w:t>
      </w:r>
      <w:r w:rsidR="00CC43DB" w:rsidRPr="00191595">
        <w:t xml:space="preserve">infectious diseases </w:t>
      </w:r>
      <w:r w:rsidR="00EB0B19" w:rsidRPr="00191595">
        <w:t xml:space="preserve">affecting </w:t>
      </w:r>
      <w:r w:rsidR="00123188" w:rsidRPr="00123188">
        <w:t>humans, livestock, wild</w:t>
      </w:r>
      <w:r w:rsidR="00123188">
        <w:t>life and all plant life</w:t>
      </w:r>
      <w:r w:rsidR="00EB0B19" w:rsidRPr="00191595">
        <w:t xml:space="preserve">, </w:t>
      </w:r>
      <w:r w:rsidR="00CC43DB" w:rsidRPr="00191595">
        <w:t xml:space="preserve">it is easy to </w:t>
      </w:r>
      <w:r>
        <w:t>be</w:t>
      </w:r>
      <w:r w:rsidRPr="00191595">
        <w:t xml:space="preserve"> </w:t>
      </w:r>
      <w:r w:rsidR="00CC43DB" w:rsidRPr="00191595">
        <w:t>overwhelmed by the sheer taxonomic and life-history diversity of the pa</w:t>
      </w:r>
      <w:r w:rsidR="00F92734">
        <w:t xml:space="preserve">rasites </w:t>
      </w:r>
      <w:r w:rsidR="00CC43DB" w:rsidRPr="00191595">
        <w:t xml:space="preserve">involved.  However, despite this diversity, all infectious agents have one fundamental and essential aspect in common – they all require transmission to pass from one host to another.  </w:t>
      </w:r>
      <w:r w:rsidR="00EB0B19" w:rsidRPr="00191595">
        <w:t xml:space="preserve">Indeed, transmission can be thought of as a scaling process, </w:t>
      </w:r>
      <w:r w:rsidR="00191595" w:rsidRPr="00191595">
        <w:t xml:space="preserve">linking </w:t>
      </w:r>
      <w:r w:rsidR="00EB0B19" w:rsidRPr="00191595">
        <w:t xml:space="preserve">the occurrence of infection at the individual host level </w:t>
      </w:r>
      <w:r w:rsidR="00191595" w:rsidRPr="00191595">
        <w:t xml:space="preserve">to </w:t>
      </w:r>
      <w:r w:rsidR="00EB0B19" w:rsidRPr="00191595">
        <w:t xml:space="preserve">the spread of </w:t>
      </w:r>
      <w:r w:rsidR="00191595" w:rsidRPr="00191595">
        <w:t xml:space="preserve">that </w:t>
      </w:r>
      <w:r w:rsidR="00EB0B19" w:rsidRPr="00191595">
        <w:t xml:space="preserve">infection through the host population, or even the wider host community.  </w:t>
      </w:r>
      <w:r w:rsidR="00191595" w:rsidRPr="00191595">
        <w:t>However, by being a li</w:t>
      </w:r>
      <w:r w:rsidR="00DC4839">
        <w:t>nking function between scales, transmission</w:t>
      </w:r>
      <w:r w:rsidR="00191595" w:rsidRPr="00191595">
        <w:t xml:space="preserve"> is no</w:t>
      </w:r>
      <w:r w:rsidR="00DC4839">
        <w:t>toriously hard to measure;</w:t>
      </w:r>
      <w:r w:rsidR="00191595" w:rsidRPr="00191595">
        <w:t xml:space="preserve"> </w:t>
      </w:r>
      <w:r w:rsidR="00E2603B">
        <w:t>almost always</w:t>
      </w:r>
      <w:r w:rsidR="00E2603B" w:rsidRPr="00191595">
        <w:t xml:space="preserve"> </w:t>
      </w:r>
      <w:r w:rsidR="00191595" w:rsidRPr="00191595">
        <w:t xml:space="preserve">impossible to observe directly, and </w:t>
      </w:r>
      <w:r w:rsidR="00E2603B">
        <w:t>hence must generally</w:t>
      </w:r>
      <w:r w:rsidR="00191595" w:rsidRPr="00191595">
        <w:t xml:space="preserve"> be inferred from observing changes in patterns at either the individual or population levels.  Despite this</w:t>
      </w:r>
      <w:r w:rsidR="00191595">
        <w:t>,</w:t>
      </w:r>
      <w:r w:rsidR="00191595" w:rsidRPr="00191595">
        <w:t xml:space="preserve"> it is of fundamental importance for disease management</w:t>
      </w:r>
      <w:r w:rsidR="00191595">
        <w:t>.  Hence</w:t>
      </w:r>
      <w:r w:rsidR="00191595" w:rsidRPr="00191595">
        <w:t xml:space="preserve">, we need clear </w:t>
      </w:r>
      <w:r w:rsidR="00191595">
        <w:t xml:space="preserve">conceptual and theoretical frameworks to understand it, coupled with appropriate technical and statistical methodologies to quantify it.  </w:t>
      </w:r>
    </w:p>
    <w:p w14:paraId="6B7D22C9" w14:textId="16FEEE49" w:rsidR="009146F7" w:rsidRPr="00E95291" w:rsidRDefault="00C46A77" w:rsidP="00E95291">
      <w:pPr>
        <w:ind w:firstLine="720"/>
        <w:rPr>
          <w:highlight w:val="yellow"/>
        </w:rPr>
      </w:pPr>
      <w:r>
        <w:t xml:space="preserve">Given the </w:t>
      </w:r>
      <w:r w:rsidR="0077268E">
        <w:t>clear importance of transmission in driving infection emergence and spread</w:t>
      </w:r>
      <w:r w:rsidR="0042658B">
        <w:t>,</w:t>
      </w:r>
      <w:r w:rsidR="0077268E">
        <w:t xml:space="preserve"> the British Ecological Society’s “Parasites &amp; Pathogens” Special Interest Group (</w:t>
      </w:r>
      <w:hyperlink r:id="rId7" w:history="1">
        <w:r w:rsidR="0077268E" w:rsidRPr="007A76A1">
          <w:rPr>
            <w:rStyle w:val="Hyperlink"/>
          </w:rPr>
          <w:t>http://tinyurl.com/BESP-and-P</w:t>
        </w:r>
      </w:hyperlink>
      <w:r w:rsidR="0077268E">
        <w:t xml:space="preserve">) organised a retreat in </w:t>
      </w:r>
      <w:proofErr w:type="spellStart"/>
      <w:r w:rsidR="0077268E">
        <w:t>Gregynog</w:t>
      </w:r>
      <w:proofErr w:type="spellEnd"/>
      <w:r w:rsidR="0077268E">
        <w:t xml:space="preserve"> Hall in mid-Wales (</w:t>
      </w:r>
      <w:hyperlink r:id="rId8" w:history="1">
        <w:r w:rsidR="0077268E" w:rsidRPr="007A76A1">
          <w:rPr>
            <w:rStyle w:val="Hyperlink"/>
          </w:rPr>
          <w:t>www.gregynog.org</w:t>
        </w:r>
      </w:hyperlink>
      <w:r w:rsidR="0077268E">
        <w:t>) in September 2015 to discuss t</w:t>
      </w:r>
      <w:r w:rsidR="00DC4839">
        <w:t>his important but complex topic</w:t>
      </w:r>
      <w:r>
        <w:t xml:space="preserve">.  </w:t>
      </w:r>
      <w:r w:rsidR="00E95291">
        <w:t xml:space="preserve">The retreat brought </w:t>
      </w:r>
      <w:r w:rsidR="00E95291" w:rsidRPr="00E2603B">
        <w:t>together individuals from a diverse range of backgrounds, with different interests and skills</w:t>
      </w:r>
      <w:r w:rsidR="00E2603B" w:rsidRPr="00E2603B">
        <w:t xml:space="preserve">, </w:t>
      </w:r>
      <w:r w:rsidR="00E95291" w:rsidRPr="00E2603B">
        <w:t xml:space="preserve">working on a diverse range of </w:t>
      </w:r>
      <w:r w:rsidR="00E2603B" w:rsidRPr="00E2603B">
        <w:t>host-parasite</w:t>
      </w:r>
      <w:r w:rsidR="00F92734">
        <w:t xml:space="preserve"> </w:t>
      </w:r>
      <w:r w:rsidR="00E95291" w:rsidRPr="00E2603B">
        <w:t>systems</w:t>
      </w:r>
      <w:r w:rsidR="0042658B">
        <w:t>,</w:t>
      </w:r>
      <w:r w:rsidR="00E95291" w:rsidRPr="00E2603B">
        <w:t xml:space="preserve"> and tasked them with defining, with respect to transmission, </w:t>
      </w:r>
      <w:proofErr w:type="spellStart"/>
      <w:r w:rsidR="00E95291" w:rsidRPr="00E2603B">
        <w:t>i</w:t>
      </w:r>
      <w:proofErr w:type="spellEnd"/>
      <w:r w:rsidR="00E95291" w:rsidRPr="00E2603B">
        <w:t>) where the state of the art currently stood, ii) what the key gaps in knowledge were</w:t>
      </w:r>
      <w:r w:rsidR="0042658B">
        <w:t>,</w:t>
      </w:r>
      <w:r w:rsidR="00E95291" w:rsidRPr="00E2603B">
        <w:t xml:space="preserve"> and iii) what steps might be taken to move the field forward to fill such gaps.</w:t>
      </w:r>
      <w:r w:rsidR="0057174D">
        <w:t xml:space="preserve"> </w:t>
      </w:r>
      <w:r w:rsidR="00DC4839">
        <w:t>Thirty-four</w:t>
      </w:r>
      <w:r w:rsidR="0057174D">
        <w:t xml:space="preserve"> people attended, from universities </w:t>
      </w:r>
      <w:r w:rsidR="00E95291">
        <w:t>both across the</w:t>
      </w:r>
      <w:r w:rsidR="0057174D">
        <w:t xml:space="preserve"> UK, </w:t>
      </w:r>
      <w:r w:rsidR="00E95291">
        <w:t>and</w:t>
      </w:r>
      <w:r w:rsidR="0057174D">
        <w:t xml:space="preserve"> elsewhere (USA, Canada, Australia).  Deliberately, no </w:t>
      </w:r>
      <w:r w:rsidR="00E2603B">
        <w:t xml:space="preserve">discussion </w:t>
      </w:r>
      <w:r w:rsidR="00E95291">
        <w:t>topic</w:t>
      </w:r>
      <w:r w:rsidR="00E2603B">
        <w:t>s were</w:t>
      </w:r>
      <w:r w:rsidR="0057174D">
        <w:t xml:space="preserve"> set at the start; however the initial discussions were framed following Keynote talks by two ‘facilitators’: Janis Antonovics (University of Virginia) and Joanne Webster (Royal Veterinary College)</w:t>
      </w:r>
      <w:r w:rsidR="00FA54D8">
        <w:t>, and the content</w:t>
      </w:r>
      <w:r w:rsidR="00E16A2D">
        <w:t>s</w:t>
      </w:r>
      <w:r w:rsidR="00FA54D8">
        <w:t xml:space="preserve"> of those talks are summarised in their respective introductory papers (</w:t>
      </w:r>
      <w:r w:rsidR="00B85DD6">
        <w:fldChar w:fldCharType="begin"/>
      </w:r>
      <w:r w:rsidR="007B51D8">
        <w:instrText xml:space="preserve"> ADDIN EN.CITE &lt;EndNote&gt;&lt;Cite&gt;&lt;Author&gt;Antonovics&lt;/Author&gt;&lt;Year&gt;2017&lt;/Year&gt;&lt;RecNum&gt;1&lt;/RecNum&gt;&lt;DisplayText&gt;[1]&lt;/DisplayText&gt;&lt;record&gt;&lt;rec-number&gt;1&lt;/rec-number&gt;&lt;foreign-keys&gt;&lt;key app="EN" db-id="20aav0vp3ddtrkevtxfpxx2425zerx0z5rz5"&gt;1&lt;/key&gt;&lt;/foreign-keys&gt;&lt;ref-type name="Journal Article"&gt;17&lt;/ref-type&gt;&lt;contributors&gt;&lt;authors&gt;&lt;author&gt;Antonovics, Janis&lt;/author&gt;&lt;/authors&gt;&lt;/contributors&gt;&lt;titles&gt;&lt;title&gt;Transmission dynamics: critical questions and challenges&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 w:tooltip="Antonovics, 2017 #1" w:history="1">
        <w:r w:rsidR="00AE3E0E">
          <w:rPr>
            <w:noProof/>
          </w:rPr>
          <w:t>1</w:t>
        </w:r>
      </w:hyperlink>
      <w:r w:rsidR="007B51D8">
        <w:rPr>
          <w:noProof/>
        </w:rPr>
        <w:t>]</w:t>
      </w:r>
      <w:r w:rsidR="00B85DD6">
        <w:fldChar w:fldCharType="end"/>
      </w:r>
      <w:r w:rsidR="009E045D">
        <w:t xml:space="preserve"> and </w:t>
      </w:r>
      <w:r w:rsidR="00B85DD6">
        <w:fldChar w:fldCharType="begin"/>
      </w:r>
      <w:r w:rsidR="007B51D8">
        <w:instrText xml:space="preserve"> ADDIN EN.CITE &lt;EndNote&gt;&lt;Cite&gt;&lt;Author&gt;Webster&lt;/Author&gt;&lt;Year&gt;2017&lt;/Year&gt;&lt;RecNum&gt;2&lt;/RecNum&gt;&lt;DisplayText&gt;[2]&lt;/DisplayText&gt;&lt;record&gt;&lt;rec-number&gt;2&lt;/rec-number&gt;&lt;foreign-keys&gt;&lt;key app="EN" db-id="20aav0vp3ddtrkevtxfpxx2425zerx0z5rz5"&gt;2&lt;/key&gt;&lt;/foreign-keys&gt;&lt;ref-type name="Journal Article"&gt;17&lt;/ref-type&gt;&lt;contributors&gt;&lt;authors&gt;&lt;author&gt;Webster, J. P.&lt;/author&gt;&lt;author&gt;Borlase, A.&lt;/author&gt;&lt;author&gt;Rudge, J. W.&lt;/author&gt;&lt;/authors&gt;&lt;/contributors&gt;&lt;titles&gt;&lt;title&gt;Who acquires infection from whom, and how? Disentangling multi-host and multi-mode transmission dynamics in the ‘elimination’ era&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2" w:tooltip="Webster, 2017 #2" w:history="1">
        <w:r w:rsidR="00AE3E0E">
          <w:rPr>
            <w:noProof/>
          </w:rPr>
          <w:t>2</w:t>
        </w:r>
      </w:hyperlink>
      <w:r w:rsidR="007B51D8">
        <w:rPr>
          <w:noProof/>
        </w:rPr>
        <w:t>]</w:t>
      </w:r>
      <w:r w:rsidR="00B85DD6">
        <w:fldChar w:fldCharType="end"/>
      </w:r>
      <w:r w:rsidR="00FA54D8">
        <w:t>)</w:t>
      </w:r>
      <w:r w:rsidR="0057174D">
        <w:t xml:space="preserve">. </w:t>
      </w:r>
      <w:r w:rsidR="00EE1B91">
        <w:t xml:space="preserve"> Those keynote talks raised a number of challenges and open questions that </w:t>
      </w:r>
      <w:r w:rsidR="00E95291">
        <w:t xml:space="preserve">promoted debate and discussion and helped to define the areas taken forward for further exploration. </w:t>
      </w:r>
      <w:proofErr w:type="gramStart"/>
      <w:r w:rsidR="007E2422">
        <w:t>T</w:t>
      </w:r>
      <w:r w:rsidR="00E95291">
        <w:t>he</w:t>
      </w:r>
      <w:r w:rsidR="00EE1B91">
        <w:t xml:space="preserve"> various participants </w:t>
      </w:r>
      <w:r w:rsidR="007E2422">
        <w:t xml:space="preserve">then </w:t>
      </w:r>
      <w:r w:rsidR="00EE1B91">
        <w:t xml:space="preserve">self-assembled into </w:t>
      </w:r>
      <w:r w:rsidR="00E95291">
        <w:t>sub-</w:t>
      </w:r>
      <w:r w:rsidR="00EE1B91">
        <w:t xml:space="preserve">groups to discuss </w:t>
      </w:r>
      <w:r w:rsidR="00E95291">
        <w:t xml:space="preserve">these </w:t>
      </w:r>
      <w:r w:rsidR="00EE1B91">
        <w:t xml:space="preserve">different aspects </w:t>
      </w:r>
      <w:r w:rsidR="00355D7D">
        <w:t>of transmission</w:t>
      </w:r>
      <w:r w:rsidR="00DC4839">
        <w:t xml:space="preserve"> in full</w:t>
      </w:r>
      <w:r w:rsidR="00355D7D">
        <w:t xml:space="preserve"> </w:t>
      </w:r>
      <w:r w:rsidR="00E95291">
        <w:t xml:space="preserve">over the next </w:t>
      </w:r>
      <w:r w:rsidR="00123188">
        <w:t>three</w:t>
      </w:r>
      <w:r w:rsidR="00E95291">
        <w:t xml:space="preserve"> days</w:t>
      </w:r>
      <w:r w:rsidR="00EE1B91">
        <w:t>.</w:t>
      </w:r>
      <w:proofErr w:type="gramEnd"/>
      <w:r w:rsidR="00EE1B91">
        <w:t xml:space="preserve">  </w:t>
      </w:r>
      <w:r w:rsidR="009146F7">
        <w:t>Th</w:t>
      </w:r>
      <w:r w:rsidR="00E16A2D">
        <w:t>e</w:t>
      </w:r>
      <w:r w:rsidR="00E95291">
        <w:t xml:space="preserve"> </w:t>
      </w:r>
      <w:r w:rsidR="00E16A2D">
        <w:t>papers in th</w:t>
      </w:r>
      <w:r w:rsidR="00E83DF7">
        <w:t>is i</w:t>
      </w:r>
      <w:r w:rsidR="009146F7">
        <w:t>ssue</w:t>
      </w:r>
      <w:r w:rsidR="009A1C0F">
        <w:t xml:space="preserve"> </w:t>
      </w:r>
      <w:r w:rsidR="00B85DD6">
        <w:fldChar w:fldCharType="begin">
          <w:fldData xml:space="preserve">PEVuZE5vdGU+PENpdGU+PEF1dGhvcj5BbnRvbm92aWNzPC9BdXRob3I+PFllYXI+MjAxNzwvWWVh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QXVsZDwvQXV0aG9yPjxZZWFyPjIw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Rm9mYW5hPC9BdXRob3I+PFllYXI+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</w:fldData>
        </w:fldChar>
      </w:r>
      <w:r w:rsidR="007B51D8">
        <w:instrText xml:space="preserve"> ADDIN EN.CITE </w:instrText>
      </w:r>
      <w:r w:rsidR="00B85DD6">
        <w:fldChar w:fldCharType="begin">
          <w:fldData xml:space="preserve">PEVuZE5vdGU+PENpdGU+PEF1dGhvcj5BbnRvbm92aWNzPC9BdXRob3I+PFllYXI+MjAxNzwvWWVh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QXVsZDwvQXV0aG9yPjxZZWFyPjIw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Rm9mYW5hPC9BdXRob3I+PFllYXI+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15</w:t>
        </w:r>
      </w:hyperlink>
      <w:r w:rsidR="007B51D8">
        <w:rPr>
          <w:noProof/>
        </w:rPr>
        <w:t>]</w:t>
      </w:r>
      <w:r w:rsidR="00B85DD6">
        <w:fldChar w:fldCharType="end"/>
      </w:r>
      <w:r w:rsidR="00EE1B91">
        <w:t xml:space="preserve"> </w:t>
      </w:r>
      <w:r w:rsidR="00E95291">
        <w:t xml:space="preserve">largely </w:t>
      </w:r>
      <w:r w:rsidR="00E16A2D">
        <w:t>represent</w:t>
      </w:r>
      <w:r w:rsidR="00F33350">
        <w:t xml:space="preserve"> </w:t>
      </w:r>
      <w:r w:rsidR="00355D7D">
        <w:t>the out</w:t>
      </w:r>
      <w:r w:rsidR="00F33350">
        <w:t>come</w:t>
      </w:r>
      <w:r w:rsidR="00355D7D">
        <w:t xml:space="preserve"> of </w:t>
      </w:r>
      <w:r w:rsidR="00E95291">
        <w:t>this process, with a few solicited to expand on areas not wholly covered at the retreat. While the list of topics represented within</w:t>
      </w:r>
      <w:r w:rsidR="007E2422">
        <w:t xml:space="preserve"> this issue</w:t>
      </w:r>
      <w:r w:rsidR="00DC4839">
        <w:t xml:space="preserve"> may not be a completely</w:t>
      </w:r>
      <w:r w:rsidR="00E95291">
        <w:t xml:space="preserve"> exhaustive list of key topics in </w:t>
      </w:r>
      <w:r w:rsidR="00E95291">
        <w:lastRenderedPageBreak/>
        <w:t xml:space="preserve">transmission, we believe that </w:t>
      </w:r>
      <w:r w:rsidR="007E2422">
        <w:t>the broad profile of attendees</w:t>
      </w:r>
      <w:r w:rsidR="00E95291">
        <w:t xml:space="preserve"> has ensured that we have captured the majority of key challenges facing researchers in this field</w:t>
      </w:r>
      <w:r w:rsidR="00F92734">
        <w:t>. W</w:t>
      </w:r>
      <w:r w:rsidR="00E95291">
        <w:t>e hope</w:t>
      </w:r>
      <w:r w:rsidR="00F92734">
        <w:t>, therefore,</w:t>
      </w:r>
      <w:r w:rsidR="00E95291">
        <w:t xml:space="preserve"> that the volume will represent a substantial resource</w:t>
      </w:r>
      <w:r w:rsidR="007E2422">
        <w:t xml:space="preserve"> for future research</w:t>
      </w:r>
      <w:r w:rsidR="009146F7">
        <w:t xml:space="preserve">.  </w:t>
      </w:r>
    </w:p>
    <w:p w14:paraId="3AAC619F" w14:textId="77777777" w:rsidR="00F33350" w:rsidRDefault="00F33350" w:rsidP="00E639E2"/>
    <w:p w14:paraId="0229DA1F" w14:textId="77777777" w:rsidR="00212787" w:rsidRDefault="00BC424A" w:rsidP="00212787">
      <w:pPr>
        <w:rPr>
          <w:b/>
        </w:rPr>
      </w:pPr>
      <w:r>
        <w:rPr>
          <w:b/>
        </w:rPr>
        <w:t xml:space="preserve">Overview of papers and </w:t>
      </w:r>
      <w:r w:rsidR="000C1352">
        <w:rPr>
          <w:b/>
        </w:rPr>
        <w:t>emerging topics</w:t>
      </w:r>
    </w:p>
    <w:p w14:paraId="1AA18412" w14:textId="0B74D162" w:rsidR="00D8077F" w:rsidRPr="00212787" w:rsidRDefault="007E2422" w:rsidP="00212787">
      <w:pPr>
        <w:rPr>
          <w:b/>
        </w:rPr>
      </w:pPr>
      <w:r>
        <w:t>Despite</w:t>
      </w:r>
      <w:r w:rsidR="00231345">
        <w:t xml:space="preserve"> </w:t>
      </w:r>
      <w:r w:rsidR="00F33350">
        <w:t xml:space="preserve">the diversity of perspectives, skills and interests of the participants, </w:t>
      </w:r>
      <w:r w:rsidR="00A2767D">
        <w:t>recurring themes</w:t>
      </w:r>
      <w:r>
        <w:t xml:space="preserve"> </w:t>
      </w:r>
      <w:r w:rsidR="00A2767D">
        <w:t xml:space="preserve">emerged.  </w:t>
      </w:r>
      <w:r w:rsidR="00230062">
        <w:t xml:space="preserve">One </w:t>
      </w:r>
      <w:r w:rsidR="00231345">
        <w:t>important theme</w:t>
      </w:r>
      <w:r w:rsidR="00230062">
        <w:t xml:space="preserve"> </w:t>
      </w:r>
      <w:r w:rsidR="008B21F0">
        <w:t xml:space="preserve">was that, </w:t>
      </w:r>
      <w:r w:rsidR="00230062">
        <w:t xml:space="preserve">despite standard formulations in epidemiological models, </w:t>
      </w:r>
      <w:r w:rsidR="00C836BE" w:rsidRPr="00E83DF7">
        <w:t>'transmission' is not a single process</w:t>
      </w:r>
      <w:r w:rsidR="005F15CF" w:rsidRPr="00E83DF7">
        <w:t>,</w:t>
      </w:r>
      <w:r w:rsidR="005F15CF">
        <w:t xml:space="preserve"> </w:t>
      </w:r>
      <w:r w:rsidR="00230062">
        <w:t>but compr</w:t>
      </w:r>
      <w:r w:rsidR="005F15CF">
        <w:t xml:space="preserve">ises </w:t>
      </w:r>
      <w:r w:rsidR="00BD4908">
        <w:t xml:space="preserve">several </w:t>
      </w:r>
      <w:r w:rsidR="005F15CF">
        <w:t>discrete steps</w:t>
      </w:r>
      <w:r w:rsidR="003B1547">
        <w:t xml:space="preserve">, </w:t>
      </w:r>
      <w:r w:rsidR="008B21F0">
        <w:t>and</w:t>
      </w:r>
      <w:r w:rsidR="003B1547">
        <w:t xml:space="preserve"> that more explicit consideration of each of these </w:t>
      </w:r>
      <w:r w:rsidR="003B1547" w:rsidRPr="007E2422">
        <w:t xml:space="preserve">steps may provide important insight into the host, parasite and environmental factors affecting the overall transmission </w:t>
      </w:r>
      <w:r w:rsidR="00C836BE" w:rsidRPr="00E83DF7">
        <w:t>process</w:t>
      </w:r>
      <w:r w:rsidR="003B1547">
        <w:t xml:space="preserve"> </w:t>
      </w:r>
      <w:r w:rsidR="00B85DD6">
        <w:fldChar w:fldCharType="begin">
          <w:fldData xml:space="preserve">PEVuZE5vdGU+PENpdGU+PEF1dGhvcj5BbnRvbm92aWNzPC9BdXRob3I+PFllYXI+MjAxNzwvWWVh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</w:fldData>
        </w:fldChar>
      </w:r>
      <w:r w:rsidR="007B51D8">
        <w:instrText xml:space="preserve"> ADDIN EN.CITE </w:instrText>
      </w:r>
      <w:r w:rsidR="00B85DD6">
        <w:fldChar w:fldCharType="begin">
          <w:fldData xml:space="preserve">PEVuZE5vdGU+PENpdGU+PEF1dGhvcj5BbnRvbm92aWNzPC9BdXRob3I+PFllYXI+MjAxNzwvWWVh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3</w:t>
        </w:r>
      </w:hyperlink>
      <w:r w:rsidR="007B51D8">
        <w:rPr>
          <w:noProof/>
        </w:rPr>
        <w:t xml:space="preserve">, </w:t>
      </w:r>
      <w:hyperlink w:anchor="_ENREF_6" w:tooltip="Cable, 2017 #4" w:history="1">
        <w:r w:rsidR="00AE3E0E">
          <w:rPr>
            <w:noProof/>
          </w:rPr>
          <w:t>6</w:t>
        </w:r>
      </w:hyperlink>
      <w:r w:rsidR="007B51D8">
        <w:rPr>
          <w:noProof/>
        </w:rPr>
        <w:t xml:space="preserve">, </w:t>
      </w:r>
      <w:hyperlink w:anchor="_ENREF_11" w:tooltip="McCallum, 2017 #13" w:history="1">
        <w:r w:rsidR="00AE3E0E">
          <w:rPr>
            <w:noProof/>
          </w:rPr>
          <w:t>11</w:t>
        </w:r>
      </w:hyperlink>
      <w:r w:rsidR="007B51D8">
        <w:rPr>
          <w:noProof/>
        </w:rPr>
        <w:t xml:space="preserve">, </w:t>
      </w:r>
      <w:hyperlink w:anchor="_ENREF_12" w:tooltip="Stephenson, 2017 #9" w:history="1">
        <w:r w:rsidR="00AE3E0E">
          <w:rPr>
            <w:noProof/>
          </w:rPr>
          <w:t>12</w:t>
        </w:r>
      </w:hyperlink>
      <w:r w:rsidR="007B51D8">
        <w:rPr>
          <w:noProof/>
        </w:rPr>
        <w:t xml:space="preserve">, </w:t>
      </w:r>
      <w:hyperlink w:anchor="_ENREF_15" w:tooltip="Wilson, 2017 #11" w:history="1">
        <w:r w:rsidR="00AE3E0E">
          <w:rPr>
            <w:noProof/>
          </w:rPr>
          <w:t>15</w:t>
        </w:r>
      </w:hyperlink>
      <w:r w:rsidR="007B51D8">
        <w:rPr>
          <w:noProof/>
        </w:rPr>
        <w:t>]</w:t>
      </w:r>
      <w:r w:rsidR="00B85DD6">
        <w:fldChar w:fldCharType="end"/>
      </w:r>
      <w:r w:rsidR="003B1547">
        <w:t xml:space="preserve">.  </w:t>
      </w:r>
      <w:r w:rsidR="00E408D2">
        <w:t xml:space="preserve">For example, </w:t>
      </w:r>
      <w:r w:rsidR="005F15CF">
        <w:t xml:space="preserve">McCallum et al </w:t>
      </w:r>
      <w:r w:rsidR="00B85DD6">
        <w:fldChar w:fldCharType="begin"/>
      </w:r>
      <w:r w:rsidR="007B51D8">
        <w:instrText xml:space="preserve"> ADDIN EN.CITE &lt;EndNote&gt;&lt;Cite&gt;&lt;Author&gt;McCallum&lt;/Author&gt;&lt;Year&gt;2017&lt;/Year&gt;&lt;RecNum&gt;13&lt;/RecNum&gt;&lt;DisplayText&gt;[11]&lt;/DisplayText&gt;&lt;record&gt;&lt;rec-number&gt;13&lt;/rec-number&gt;&lt;foreign-keys&gt;&lt;key app="EN" db-id="20aav0vp3ddtrkevtxfpxx2425zerx0z5rz5"&gt;13&lt;/key&gt;&lt;/foreign-keys&gt;&lt;ref-type name="Journal Article"&gt;17&lt;/ref-type&gt;&lt;contributors&gt;&lt;authors&gt;&lt;author&gt;McCallum, H.&lt;/author&gt;&lt;author&gt;Fenton, A.&lt;/author&gt;&lt;author&gt;Hudson, P. J.&lt;/author&gt;&lt;author&gt;Lee, B.&lt;/author&gt;&lt;author&gt;Levick, B.&lt;/author&gt;&lt;author&gt;Norman, R.&lt;/author&gt;&lt;author&gt;Perkins, S. E.&lt;/author&gt;&lt;author&gt;Viney, M.&lt;/author&gt;&lt;author&gt;Wilson, A. J.&lt;/author&gt;&lt;author&gt;Lello, J.&lt;/author&gt;&lt;/authors&gt;&lt;/contributors&gt;&lt;titles&gt;&lt;title&gt;Breaking beta: deconstructing the parasite transmission function&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1" w:tooltip="McCallum, 2017 #13" w:history="1">
        <w:r w:rsidR="00AE3E0E">
          <w:rPr>
            <w:noProof/>
          </w:rPr>
          <w:t>11</w:t>
        </w:r>
      </w:hyperlink>
      <w:r w:rsidR="007B51D8">
        <w:rPr>
          <w:noProof/>
        </w:rPr>
        <w:t>]</w:t>
      </w:r>
      <w:r w:rsidR="00B85DD6">
        <w:fldChar w:fldCharType="end"/>
      </w:r>
      <w:r w:rsidR="005F15CF">
        <w:t xml:space="preserve"> explicitly considers </w:t>
      </w:r>
      <w:r w:rsidR="00E408D2">
        <w:t xml:space="preserve">interaction of </w:t>
      </w:r>
      <w:r w:rsidR="005F15CF">
        <w:t>the various steps involved in successful transmission from the initial infection load in an infected 'donor' host, to the dose arriving and establishing within a 'recipient' susceptible host</w:t>
      </w:r>
      <w:r w:rsidR="00E408D2">
        <w:t xml:space="preserve">, </w:t>
      </w:r>
      <w:r w:rsidR="008B21F0">
        <w:t>and p</w:t>
      </w:r>
      <w:r w:rsidR="00066594">
        <w:t>roposes</w:t>
      </w:r>
      <w:r w:rsidR="008B21F0">
        <w:t xml:space="preserve"> </w:t>
      </w:r>
      <w:r w:rsidR="00E408D2">
        <w:t xml:space="preserve">a general transmission framework </w:t>
      </w:r>
      <w:r w:rsidR="00066594">
        <w:t xml:space="preserve">potentially </w:t>
      </w:r>
      <w:r w:rsidR="00E408D2">
        <w:t>applicable to a</w:t>
      </w:r>
      <w:r w:rsidR="00066594">
        <w:t>ny</w:t>
      </w:r>
      <w:r w:rsidR="00E408D2">
        <w:t xml:space="preserve"> host-</w:t>
      </w:r>
      <w:r w:rsidR="00074EC1">
        <w:t>parasite system</w:t>
      </w:r>
      <w:r w:rsidR="005F15CF">
        <w:t xml:space="preserve">.  </w:t>
      </w:r>
      <w:r w:rsidR="00E408D2">
        <w:t>A key point to emerge from th</w:t>
      </w:r>
      <w:r w:rsidR="00070DF5">
        <w:t>at paper, and</w:t>
      </w:r>
      <w:r w:rsidR="00E408D2">
        <w:t xml:space="preserve"> also raised by many of the other </w:t>
      </w:r>
      <w:r w:rsidR="00070DF5">
        <w:t xml:space="preserve">authors </w:t>
      </w:r>
      <w:r w:rsidR="00B85DD6">
        <w:fldChar w:fldCharType="begin">
          <w:fldData xml:space="preserve">PEVuZE5vdGU+PENpdGU+PEF1dGhvcj5BbnRvbm92aWNzPC9BdXRob3I+PFllYXI+MjAxNzwvWWVh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MZWdnZXR0PC9B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</w:fldData>
        </w:fldChar>
      </w:r>
      <w:r w:rsidR="007B51D8">
        <w:instrText xml:space="preserve"> ADDIN EN.CITE </w:instrText>
      </w:r>
      <w:r w:rsidR="00B85DD6">
        <w:fldChar w:fldCharType="begin">
          <w:fldData xml:space="preserve">PEVuZE5vdGU+PENpdGU+PEF1dGhvcj5BbnRvbm92aWNzPC9BdXRob3I+PFllYXI+MjAxNzwvWWVh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MZWdnZXR0PC9B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</w:fldData>
        </w:fldChar>
      </w:r>
      <w:r w:rsidR="007B51D8">
        <w:instrText xml:space="preserve"> ADDIN EN.CITE.DATA </w:instrText>
      </w:r>
      <w:r w:rsidR="00B85DD6">
        <w:fldChar w:fldCharType="end"/>
      </w:r>
      <w:r w:rsidR="00B85DD6">
        <w:fldChar w:fldCharType="separate"/>
      </w:r>
      <w:r w:rsidR="007B51D8">
        <w:rPr>
          <w:noProof/>
        </w:rPr>
        <w:t>[</w:t>
      </w:r>
      <w:hyperlink w:anchor="_ENREF_2" w:tooltip="Webster, 2017 #2" w:history="1">
        <w:r w:rsidR="00AE3E0E">
          <w:rPr>
            <w:noProof/>
          </w:rPr>
          <w:t>2-4</w:t>
        </w:r>
      </w:hyperlink>
      <w:r w:rsidR="007B51D8">
        <w:rPr>
          <w:noProof/>
        </w:rPr>
        <w:t xml:space="preserve">, </w:t>
      </w:r>
      <w:hyperlink w:anchor="_ENREF_9" w:tooltip="Leggett, 2017 #8" w:history="1">
        <w:r w:rsidR="00AE3E0E">
          <w:rPr>
            <w:noProof/>
          </w:rPr>
          <w:t>9</w:t>
        </w:r>
      </w:hyperlink>
      <w:r w:rsidR="007B51D8">
        <w:rPr>
          <w:noProof/>
        </w:rPr>
        <w:t xml:space="preserve">, </w:t>
      </w:r>
      <w:hyperlink w:anchor="_ENREF_10" w:tooltip="Leggett, 2017 #15" w:history="1">
        <w:r w:rsidR="00AE3E0E">
          <w:rPr>
            <w:noProof/>
          </w:rPr>
          <w:t>10</w:t>
        </w:r>
      </w:hyperlink>
      <w:r w:rsidR="007B51D8">
        <w:rPr>
          <w:noProof/>
        </w:rPr>
        <w:t xml:space="preserve">, </w:t>
      </w:r>
      <w:hyperlink w:anchor="_ENREF_12" w:tooltip="Stephenson, 2017 #9" w:history="1">
        <w:r w:rsidR="00AE3E0E">
          <w:rPr>
            <w:noProof/>
          </w:rPr>
          <w:t>12</w:t>
        </w:r>
      </w:hyperlink>
      <w:r w:rsidR="007B51D8">
        <w:rPr>
          <w:noProof/>
        </w:rPr>
        <w:t>]</w:t>
      </w:r>
      <w:r w:rsidR="00B85DD6">
        <w:fldChar w:fldCharType="end"/>
      </w:r>
      <w:r w:rsidR="00071C0D">
        <w:t>,</w:t>
      </w:r>
      <w:r w:rsidR="00E408D2">
        <w:t xml:space="preserve"> is that there may be important </w:t>
      </w:r>
      <w:r w:rsidR="00C836BE" w:rsidRPr="00E83DF7">
        <w:t>nonlinearities and heterogeneities acting at the different stages of the overall transmission process</w:t>
      </w:r>
      <w:r w:rsidR="00071C0D">
        <w:t>, that can alter the magnitude and functional form of transmissio</w:t>
      </w:r>
      <w:r w:rsidR="00074EC1">
        <w:t>n.  Previous work has</w:t>
      </w:r>
      <w:r w:rsidR="00FF20B4">
        <w:t xml:space="preserve"> discussed the importance of nonlinearities</w:t>
      </w:r>
      <w:r w:rsidR="00071C0D">
        <w:t xml:space="preserve">, </w:t>
      </w:r>
      <w:r w:rsidR="00FF20B4">
        <w:t xml:space="preserve">with respect to </w:t>
      </w:r>
      <w:r w:rsidR="00071C0D">
        <w:t xml:space="preserve">the contact structure between infectious and susceptible hosts </w:t>
      </w:r>
      <w:r w:rsidR="00B85DD6">
        <w:fldChar w:fldCharType="begin"/>
      </w:r>
      <w:r w:rsidR="007B51D8">
        <w:instrText xml:space="preserve"> ADDIN EN.CITE &lt;EndNote&gt;&lt;Cite&gt;&lt;Author&gt;McCallum&lt;/Author&gt;&lt;Year&gt;2017&lt;/Year&gt;&lt;RecNum&gt;13&lt;/RecNum&gt;&lt;Prefix&gt;e.g.`, see references in &lt;/Prefix&gt;&lt;DisplayText&gt;[e.g., see references in 11]&lt;/DisplayText&gt;&lt;record&gt;&lt;rec-number&gt;13&lt;/rec-number&gt;&lt;foreign-keys&gt;&lt;key app="EN" db-id="20aav0vp3ddtrkevtxfpxx2425zerx0z5rz5"&gt;13&lt;/key&gt;&lt;/foreign-keys&gt;&lt;ref-type name="Journal Article"&gt;17&lt;/ref-type&gt;&lt;contributors&gt;&lt;authors&gt;&lt;author&gt;McCallum, H.&lt;/author&gt;&lt;author&gt;Fenton, A.&lt;/author&gt;&lt;author&gt;Hudson, P. J.&lt;/author&gt;&lt;author&gt;Lee, B.&lt;/author&gt;&lt;author&gt;Levick, B.&lt;/author&gt;&lt;author&gt;Norman, R.&lt;/author&gt;&lt;author&gt;Perkins, S. E.&lt;/author&gt;&lt;author&gt;Viney, M.&lt;/author&gt;&lt;author&gt;Wilson, A. J.&lt;/author&gt;&lt;author&gt;Lello, J.&lt;/author&gt;&lt;/authors&gt;&lt;/contributors&gt;&lt;titles&gt;&lt;title&gt;Breaking beta: deconstructing the parasite transmission function&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1" w:tooltip="McCallum, 2017 #13" w:history="1">
        <w:r w:rsidR="00AE3E0E">
          <w:rPr>
            <w:noProof/>
          </w:rPr>
          <w:t>e.g., see references in 11</w:t>
        </w:r>
      </w:hyperlink>
      <w:r w:rsidR="007B51D8">
        <w:rPr>
          <w:noProof/>
        </w:rPr>
        <w:t>]</w:t>
      </w:r>
      <w:r w:rsidR="00B85DD6">
        <w:fldChar w:fldCharType="end"/>
      </w:r>
      <w:r w:rsidR="00071C0D">
        <w:t xml:space="preserve">.  However, these </w:t>
      </w:r>
      <w:r w:rsidR="00066594">
        <w:t xml:space="preserve">studies have </w:t>
      </w:r>
      <w:r w:rsidR="00071C0D">
        <w:t>typically have been restricted to directly transmitted microparasitic infections, with much less consideration of factors driving nonlinearities in (for example) contact between free-living infective stages in the environment and susceptible hosts.  Furthermore,</w:t>
      </w:r>
      <w:r w:rsidR="003D6A83">
        <w:t xml:space="preserve"> as </w:t>
      </w:r>
      <w:r w:rsidR="00047B80">
        <w:t>this issue</w:t>
      </w:r>
      <w:r w:rsidR="003D6A83">
        <w:t xml:space="preserve"> highlight</w:t>
      </w:r>
      <w:r w:rsidR="00047B80">
        <w:t>s</w:t>
      </w:r>
      <w:r w:rsidR="003D6A83">
        <w:t>,</w:t>
      </w:r>
      <w:r w:rsidR="00071C0D">
        <w:t xml:space="preserve"> the contact process is just one step in the overall transmission process, and there is a need to more explicitly consider nonlinearities and heterogeneities at the other stages too (e.g., variation in pathogen load </w:t>
      </w:r>
      <w:r w:rsidR="007B51D8">
        <w:t xml:space="preserve">and stage of infection </w:t>
      </w:r>
      <w:r w:rsidR="00071C0D">
        <w:t xml:space="preserve">in the infectious hosts, release and survival of infective stages in the environment, </w:t>
      </w:r>
      <w:r w:rsidR="00365219">
        <w:t xml:space="preserve">susceptibility </w:t>
      </w:r>
      <w:r w:rsidR="00071C0D">
        <w:t xml:space="preserve">and </w:t>
      </w:r>
      <w:r w:rsidR="00365219">
        <w:t>subsequent establishment of the infecting pathogen load in the recipient host).  An additional point relating to this, again raised by several of the</w:t>
      </w:r>
      <w:r w:rsidR="002B6C36">
        <w:t xml:space="preserve"> authors</w:t>
      </w:r>
      <w:r w:rsidR="00365219">
        <w:t xml:space="preserve"> </w:t>
      </w:r>
      <w:r w:rsidR="00B85DD6">
        <w:fldChar w:fldCharType="begin">
          <w:fldData xml:space="preserve">PEVuZE5vdGU+PENpdGU+PEF1dGhvcj5BbnRvbm92aWNzPC9BdXRob3I+PFllYXI+MjAxNzwvWWVh
cj48UmVjTnVtPjE8L1JlY051bT48RGlzcGxheVRleHQ+WzEsIDMsIDcsIDExLCAxMywgMTRdPC9E
aXNwbGF5VGV4dD48cmVjb3JkPjxyZWMtbnVtYmVyPjE8L3JlYy1udW1iZXI+PGZvcmVpZ24ta2V5
cz48a2V5IGFwcD0iRU4iIGRiLWlkPSIyMGFhdjB2cDNkZHRya2V2dHhmcHh4MjQyNXplcngwejVy
ejUiPjE8L2tleT48L2ZvcmVpZ24ta2V5cz48cmVmLXR5cGUgbmFtZT0iSm91cm5hbCBBcnRpY2xl
Ij4xNzwvcmVmLXR5cGU+PGNvbnRyaWJ1dG9ycz48YXV0aG9ycz48YXV0aG9yPkFudG9ub3ZpY3Ms
IEphbmlzPC9hdXRob3I+PC9hdXRob3JzPjwvY29udHJpYnV0b3JzPjx0aXRsZXM+PHRpdGxlPlRy
YW5zbWlzc2lvbiBkeW5hbWljczogY3JpdGljYWwgcXVlc3Rpb25zIGFuZCBjaGFsbGVuZ2Vz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BbnRvbm92aWNz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V2Fsa2VyPC9BdXRob3I+PFllYXI+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==
</w:fldData>
        </w:fldChar>
      </w:r>
      <w:r w:rsidR="007B51D8">
        <w:instrText xml:space="preserve"> ADDIN EN.CITE </w:instrText>
      </w:r>
      <w:r w:rsidR="00B85DD6">
        <w:fldChar w:fldCharType="begin">
          <w:fldData xml:space="preserve">PEVuZE5vdGU+PENpdGU+PEF1dGhvcj5BbnRvbm92aWNzPC9BdXRob3I+PFllYXI+MjAxNzwvWWVh
cj48UmVjTnVtPjE8L1JlY051bT48RGlzcGxheVRleHQ+WzEsIDMsIDcsIDExLCAxMywgMTRdPC9E
aXNwbGF5VGV4dD48cmVjb3JkPjxyZWMtbnVtYmVyPjE8L3JlYy1udW1iZXI+PGZvcmVpZ24ta2V5
cz48a2V5IGFwcD0iRU4iIGRiLWlkPSIyMGFhdjB2cDNkZHRya2V2dHhmcHh4MjQyNXplcngwejVy
ejUiPjE8L2tleT48L2ZvcmVpZ24ta2V5cz48cmVmLXR5cGUgbmFtZT0iSm91cm5hbCBBcnRpY2xl
Ij4xNzwvcmVmLXR5cGU+PGNvbnRyaWJ1dG9ycz48YXV0aG9ycz48YXV0aG9yPkFudG9ub3ZpY3Ms
IEphbmlzPC9hdXRob3I+PC9hdXRob3JzPjwvY29udHJpYnV0b3JzPjx0aXRsZXM+PHRpdGxlPlRy
YW5zbWlzc2lvbiBkeW5hbWljczogY3JpdGljYWwgcXVlc3Rpb25zIGFuZCBjaGFsbGVuZ2Vz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BbnRvbm92aWNz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==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w:t>
        </w:r>
      </w:hyperlink>
      <w:r w:rsidR="007B51D8">
        <w:rPr>
          <w:noProof/>
        </w:rPr>
        <w:t xml:space="preserve">, </w:t>
      </w:r>
      <w:hyperlink w:anchor="_ENREF_3" w:tooltip="Antonovics, 2017 #3" w:history="1">
        <w:r w:rsidR="00AE3E0E">
          <w:rPr>
            <w:noProof/>
          </w:rPr>
          <w:t>3</w:t>
        </w:r>
      </w:hyperlink>
      <w:r w:rsidR="007B51D8">
        <w:rPr>
          <w:noProof/>
        </w:rPr>
        <w:t xml:space="preserve">, </w:t>
      </w:r>
      <w:hyperlink w:anchor="_ENREF_7" w:tooltip="Fofana, 2017 #6" w:history="1">
        <w:r w:rsidR="00AE3E0E">
          <w:rPr>
            <w:noProof/>
          </w:rPr>
          <w:t>7</w:t>
        </w:r>
      </w:hyperlink>
      <w:r w:rsidR="007B51D8">
        <w:rPr>
          <w:noProof/>
        </w:rPr>
        <w:t xml:space="preserve">, </w:t>
      </w:r>
      <w:hyperlink w:anchor="_ENREF_11" w:tooltip="McCallum, 2017 #13" w:history="1">
        <w:r w:rsidR="00AE3E0E">
          <w:rPr>
            <w:noProof/>
          </w:rPr>
          <w:t>11</w:t>
        </w:r>
      </w:hyperlink>
      <w:r w:rsidR="007B51D8">
        <w:rPr>
          <w:noProof/>
        </w:rPr>
        <w:t xml:space="preserve">, </w:t>
      </w:r>
      <w:hyperlink w:anchor="_ENREF_13" w:tooltip="Walker, 2017 #5" w:history="1">
        <w:r w:rsidR="00AE3E0E">
          <w:rPr>
            <w:noProof/>
          </w:rPr>
          <w:t>13</w:t>
        </w:r>
      </w:hyperlink>
      <w:r w:rsidR="007B51D8">
        <w:rPr>
          <w:noProof/>
        </w:rPr>
        <w:t xml:space="preserve">, </w:t>
      </w:r>
      <w:hyperlink w:anchor="_ENREF_14" w:tooltip="Walker, 2017 #10" w:history="1">
        <w:r w:rsidR="00AE3E0E">
          <w:rPr>
            <w:noProof/>
          </w:rPr>
          <w:t>14</w:t>
        </w:r>
      </w:hyperlink>
      <w:r w:rsidR="007B51D8">
        <w:rPr>
          <w:noProof/>
        </w:rPr>
        <w:t>]</w:t>
      </w:r>
      <w:r w:rsidR="00B85DD6">
        <w:fldChar w:fldCharType="end"/>
      </w:r>
      <w:r w:rsidR="009A1C0F">
        <w:t>,</w:t>
      </w:r>
      <w:r w:rsidR="00365219">
        <w:t xml:space="preserve"> is </w:t>
      </w:r>
      <w:r w:rsidR="00C836BE" w:rsidRPr="007B51D8">
        <w:t>how hard it can be to estimate transmission rates in the field</w:t>
      </w:r>
      <w:r w:rsidR="00365219">
        <w:t xml:space="preserve">.  However, considering each step explicitly may help the quantification process, enabling different techniques to be used to estimate the different components, </w:t>
      </w:r>
      <w:r w:rsidR="005D704E">
        <w:t xml:space="preserve">and provide clarification about </w:t>
      </w:r>
      <w:r w:rsidR="00E96567">
        <w:t>which specific aspects need further investigation</w:t>
      </w:r>
      <w:r w:rsidR="007B51D8">
        <w:t xml:space="preserve"> </w:t>
      </w:r>
      <w:r w:rsidR="00B85DD6">
        <w:fldChar w:fldCharType="begin"/>
      </w:r>
      <w:r w:rsidR="007B51D8">
        <w:instrText xml:space="preserve"> ADDIN EN.CITE &lt;EndNote&gt;&lt;Cite&gt;&lt;Author&gt;McCallum&lt;/Author&gt;&lt;Year&gt;2017&lt;/Year&gt;&lt;RecNum&gt;13&lt;/RecNum&gt;&lt;DisplayText&gt;[11]&lt;/DisplayText&gt;&lt;record&gt;&lt;rec-number&gt;13&lt;/rec-number&gt;&lt;foreign-keys&gt;&lt;key app="EN" db-id="20aav0vp3ddtrkevtxfpxx2425zerx0z5rz5"&gt;13&lt;/key&gt;&lt;/foreign-keys&gt;&lt;ref-type name="Journal Article"&gt;17&lt;/ref-type&gt;&lt;contributors&gt;&lt;authors&gt;&lt;author&gt;McCallum, H.&lt;/author&gt;&lt;author&gt;Fenton, A.&lt;/author&gt;&lt;author&gt;Hudson, P. J.&lt;/author&gt;&lt;author&gt;Lee, B.&lt;/author&gt;&lt;author&gt;Levick, B.&lt;/author&gt;&lt;author&gt;Norman, R.&lt;/author&gt;&lt;author&gt;Perkins, S. E.&lt;/author&gt;&lt;author&gt;Viney, M.&lt;/author&gt;&lt;author&gt;Wilson, A. J.&lt;/author&gt;&lt;author&gt;Lello, J.&lt;/author&gt;&lt;/authors&gt;&lt;/contributors&gt;&lt;titles&gt;&lt;title&gt;Breaking beta: deconstructing the parasite transmission function&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1" w:tooltip="McCallum, 2017 #13" w:history="1">
        <w:r w:rsidR="00AE3E0E">
          <w:rPr>
            <w:noProof/>
          </w:rPr>
          <w:t>11</w:t>
        </w:r>
      </w:hyperlink>
      <w:r w:rsidR="007B51D8">
        <w:rPr>
          <w:noProof/>
        </w:rPr>
        <w:t>]</w:t>
      </w:r>
      <w:r w:rsidR="00B85DD6">
        <w:fldChar w:fldCharType="end"/>
      </w:r>
      <w:r w:rsidR="00E96567">
        <w:t>.</w:t>
      </w:r>
    </w:p>
    <w:p w14:paraId="415471D8" w14:textId="540A6644" w:rsidR="001A344D" w:rsidRDefault="0030678B" w:rsidP="00E639E2">
      <w:pPr>
        <w:ind w:firstLine="720"/>
      </w:pPr>
      <w:r>
        <w:t xml:space="preserve">Another </w:t>
      </w:r>
      <w:r w:rsidR="00BF4F1D">
        <w:t xml:space="preserve">key topic to emerge concerned the recognition that </w:t>
      </w:r>
      <w:r w:rsidR="00C836BE" w:rsidRPr="00BA64BA">
        <w:t>most parasites naturally circulate within communities comprising multiple host species</w:t>
      </w:r>
      <w:r w:rsidR="00BF4F1D">
        <w:t xml:space="preserve"> </w:t>
      </w:r>
      <w:r w:rsidR="00B85DD6">
        <w:fldChar w:fldCharType="begin">
          <w:fldData xml:space="preserve">PEVuZE5vdGU+PENpdGU+PEF1dGhvcj5BdWxkPC9BdXRob3I+PFllYXI+MjAxNzwvWWVhcj48UmVj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XaWxzb248L0F1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</w:fldData>
        </w:fldChar>
      </w:r>
      <w:r w:rsidR="007B51D8">
        <w:instrText xml:space="preserve"> ADDIN EN.CITE </w:instrText>
      </w:r>
      <w:r w:rsidR="00B85DD6">
        <w:fldChar w:fldCharType="begin">
          <w:fldData xml:space="preserve">PEVuZE5vdGU+PENpdGU+PEF1dGhvcj5BdWxkPC9BdXRob3I+PFllYXI+MjAxNzwvWWVhcj48UmVj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</w:fldData>
        </w:fldChar>
      </w:r>
      <w:r w:rsidR="007B51D8">
        <w:instrText xml:space="preserve"> ADDIN EN.CITE.DATA </w:instrText>
      </w:r>
      <w:r w:rsidR="00B85DD6">
        <w:fldChar w:fldCharType="end"/>
      </w:r>
      <w:r w:rsidR="00B85DD6">
        <w:fldChar w:fldCharType="separate"/>
      </w:r>
      <w:r w:rsidR="007B51D8">
        <w:rPr>
          <w:noProof/>
        </w:rPr>
        <w:t>[</w:t>
      </w:r>
      <w:hyperlink w:anchor="_ENREF_2" w:tooltip="Webster, 2017 #2" w:history="1">
        <w:r w:rsidR="00AE3E0E">
          <w:rPr>
            <w:noProof/>
          </w:rPr>
          <w:t>2</w:t>
        </w:r>
      </w:hyperlink>
      <w:r w:rsidR="007B51D8">
        <w:rPr>
          <w:noProof/>
        </w:rPr>
        <w:t xml:space="preserve">, </w:t>
      </w:r>
      <w:hyperlink w:anchor="_ENREF_5" w:tooltip="Auld, 2017 #14" w:history="1">
        <w:r w:rsidR="00AE3E0E">
          <w:rPr>
            <w:noProof/>
          </w:rPr>
          <w:t>5</w:t>
        </w:r>
      </w:hyperlink>
      <w:r w:rsidR="007B51D8">
        <w:rPr>
          <w:noProof/>
        </w:rPr>
        <w:t xml:space="preserve">, </w:t>
      </w:r>
      <w:hyperlink w:anchor="_ENREF_8" w:tooltip="Forbes, 2017 #7" w:history="1">
        <w:r w:rsidR="00AE3E0E">
          <w:rPr>
            <w:noProof/>
          </w:rPr>
          <w:t>8</w:t>
        </w:r>
      </w:hyperlink>
      <w:r w:rsidR="007B51D8">
        <w:rPr>
          <w:noProof/>
        </w:rPr>
        <w:t xml:space="preserve">, </w:t>
      </w:r>
      <w:hyperlink w:anchor="_ENREF_11" w:tooltip="McCallum, 2017 #13" w:history="1">
        <w:r w:rsidR="00AE3E0E">
          <w:rPr>
            <w:noProof/>
          </w:rPr>
          <w:t>11</w:t>
        </w:r>
      </w:hyperlink>
      <w:r w:rsidR="007B51D8">
        <w:rPr>
          <w:noProof/>
        </w:rPr>
        <w:t xml:space="preserve">, </w:t>
      </w:r>
      <w:hyperlink w:anchor="_ENREF_13" w:tooltip="Walker, 2017 #5" w:history="1">
        <w:r w:rsidR="00AE3E0E">
          <w:rPr>
            <w:noProof/>
          </w:rPr>
          <w:t>13-15</w:t>
        </w:r>
      </w:hyperlink>
      <w:r w:rsidR="007B51D8">
        <w:rPr>
          <w:noProof/>
        </w:rPr>
        <w:t>]</w:t>
      </w:r>
      <w:r w:rsidR="00B85DD6">
        <w:fldChar w:fldCharType="end"/>
      </w:r>
      <w:r w:rsidR="00BF4F1D">
        <w:t>.  These multi</w:t>
      </w:r>
      <w:r w:rsidR="002B6C36">
        <w:t>-</w:t>
      </w:r>
      <w:r w:rsidR="00BF4F1D">
        <w:t xml:space="preserve">host communities </w:t>
      </w:r>
      <w:r w:rsidR="002B6C36">
        <w:t>often</w:t>
      </w:r>
      <w:r w:rsidR="00BF4F1D">
        <w:t xml:space="preserve"> </w:t>
      </w:r>
      <w:r w:rsidR="00BA64BA">
        <w:t>form</w:t>
      </w:r>
      <w:r w:rsidR="00BF4F1D">
        <w:t xml:space="preserve"> the natural reservoir for p</w:t>
      </w:r>
      <w:r w:rsidR="00074EC1">
        <w:t>arasites</w:t>
      </w:r>
      <w:r w:rsidR="00BF4F1D">
        <w:t xml:space="preserve"> of human concern, and</w:t>
      </w:r>
      <w:r w:rsidR="00066594">
        <w:t xml:space="preserve"> are</w:t>
      </w:r>
      <w:r w:rsidR="00BF4F1D">
        <w:t xml:space="preserve"> a source for many emerging and re-emerging diseases (e.g., as was the case for the recent </w:t>
      </w:r>
      <w:r w:rsidR="00BA64BA">
        <w:t>E</w:t>
      </w:r>
      <w:r w:rsidR="00BF4F1D">
        <w:t xml:space="preserve">bola outbreak in west Africa).  </w:t>
      </w:r>
      <w:r w:rsidR="005A7188">
        <w:t xml:space="preserve">As such, understanding the pathways and routes of transmission within and between </w:t>
      </w:r>
      <w:r w:rsidR="00A03966">
        <w:t xml:space="preserve">multiple </w:t>
      </w:r>
      <w:r w:rsidR="005A7188">
        <w:t xml:space="preserve">host species </w:t>
      </w:r>
      <w:r w:rsidR="00A03966">
        <w:t xml:space="preserve">is of major importance, but also a major challenge.  The paper by Webster and colleagues </w:t>
      </w:r>
      <w:r w:rsidR="00B85DD6">
        <w:fldChar w:fldCharType="begin"/>
      </w:r>
      <w:r w:rsidR="007B51D8">
        <w:instrText xml:space="preserve"> ADDIN EN.CITE &lt;EndNote&gt;&lt;Cite&gt;&lt;Author&gt;Webster&lt;/Author&gt;&lt;Year&gt;2017&lt;/Year&gt;&lt;RecNum&gt;2&lt;/RecNum&gt;&lt;DisplayText&gt;[2]&lt;/DisplayText&gt;&lt;record&gt;&lt;rec-number&gt;2&lt;/rec-number&gt;&lt;foreign-keys&gt;&lt;key app="EN" db-id="20aav0vp3ddtrkevtxfpxx2425zerx0z5rz5"&gt;2&lt;/key&gt;&lt;/foreign-keys&gt;&lt;ref-type name="Journal Article"&gt;17&lt;/ref-type&gt;&lt;contributors&gt;&lt;authors&gt;&lt;author&gt;Webster, J. P.&lt;/author&gt;&lt;author&gt;Borlase, A.&lt;/author&gt;&lt;author&gt;Rudge, J. W.&lt;/author&gt;&lt;/authors&gt;&lt;/contributors&gt;&lt;titles&gt;&lt;title&gt;Who acquires infection from whom, and how? Disentangling multi-host and multi-mode transmission dynamics in the ‘elimination’ era&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2" w:tooltip="Webster, 2017 #2" w:history="1">
        <w:r w:rsidR="00AE3E0E">
          <w:rPr>
            <w:noProof/>
          </w:rPr>
          <w:t>2</w:t>
        </w:r>
      </w:hyperlink>
      <w:r w:rsidR="007B51D8">
        <w:rPr>
          <w:noProof/>
        </w:rPr>
        <w:t>]</w:t>
      </w:r>
      <w:r w:rsidR="00B85DD6">
        <w:fldChar w:fldCharType="end"/>
      </w:r>
      <w:r w:rsidR="00A03966">
        <w:t xml:space="preserve"> provides a clear overview of the problems inherent </w:t>
      </w:r>
      <w:r w:rsidR="002B6C36">
        <w:t xml:space="preserve">in attempting to </w:t>
      </w:r>
      <w:r w:rsidR="00A03966">
        <w:t xml:space="preserve">understand such community-level transmission dynamics, but also provides hope by outlining a number of approaches which have been, or could be, used to quantify or infer rates of cross-species transmission.  </w:t>
      </w:r>
      <w:r w:rsidR="00773DF7">
        <w:t>Similar suggestions are also raised by some of the other papers in this issue, both in multi</w:t>
      </w:r>
      <w:r w:rsidR="002B6C36">
        <w:t>-</w:t>
      </w:r>
      <w:r w:rsidR="00773DF7">
        <w:t xml:space="preserve">host </w:t>
      </w:r>
      <w:r w:rsidR="00B85DD6">
        <w:fldChar w:fldCharType="begin"/>
      </w:r>
      <w:r w:rsidR="007B51D8">
        <w:instrText xml:space="preserve"> ADDIN EN.CITE &lt;EndNote&gt;&lt;Cite&gt;&lt;Author&gt;Walker&lt;/Author&gt;&lt;Year&gt;2017&lt;/Year&gt;&lt;RecNum&gt;10&lt;/RecNum&gt;&lt;DisplayText&gt;[14]&lt;/DisplayText&gt;&lt;record&gt;&lt;rec-number&gt;10&lt;/rec-number&gt;&lt;foreign-keys&gt;&lt;key app="EN" db-id="20aav0vp3ddtrkevtxfpxx2425zerx0z5rz5"&gt;10&lt;/key&gt;&lt;/foreign-keys&gt;&lt;ref-type name="Journal Article"&gt;17&lt;/ref-type&gt;&lt;contributors&gt;&lt;authors&gt;&lt;author&gt;Walker, J. G.&lt;/author&gt;&lt;author&gt;Plein, M.&lt;/author&gt;&lt;author&gt;Morgan, E. R.&lt;/author&gt;&lt;author&gt;Vesk, P. A.&lt;/author&gt;&lt;/authors&gt;&lt;/contributors&gt;&lt;titles&gt;&lt;title&gt;Uncertain links in host-parasite networks: lessons for parasite transmission in a multi-host system&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4" w:tooltip="Walker, 2017 #10" w:history="1">
        <w:r w:rsidR="00AE3E0E">
          <w:rPr>
            <w:noProof/>
          </w:rPr>
          <w:t>14</w:t>
        </w:r>
      </w:hyperlink>
      <w:r w:rsidR="007B51D8">
        <w:rPr>
          <w:noProof/>
        </w:rPr>
        <w:t>]</w:t>
      </w:r>
      <w:r w:rsidR="00B85DD6">
        <w:fldChar w:fldCharType="end"/>
      </w:r>
      <w:r w:rsidR="00773DF7">
        <w:t xml:space="preserve"> and single host </w:t>
      </w:r>
      <w:r w:rsidR="00B85DD6">
        <w:fldChar w:fldCharType="begin"/>
      </w:r>
      <w:r w:rsidR="007B51D8">
        <w:instrText xml:space="preserve"> ADDIN EN.CITE &lt;EndNote&gt;&lt;Cite&gt;&lt;Author&gt;Fofana&lt;/Author&gt;&lt;Year&gt;2017&lt;/Year&gt;&lt;RecNum&gt;6&lt;/RecNum&gt;&lt;DisplayText&gt;[7]&lt;/DisplayText&gt;&lt;record&gt;&lt;rec-number&gt;6&lt;/rec-number&gt;&lt;foreign-keys&gt;&lt;key app="EN" db-id="20aav0vp3ddtrkevtxfpxx2425zerx0z5rz5"&gt;6&lt;/key&gt;&lt;/foreign-keys&gt;&lt;ref-type name="Journal Article"&gt;17&lt;/ref-type&gt;&lt;contributors&gt;&lt;authors&gt;&lt;author&gt;Fofana, A. M.&lt;/author&gt;&lt;author&gt;Hurford, A.&lt;/author&gt;&lt;/authors&gt;&lt;/contributors&gt;&lt;titles&gt;&lt;title&gt;Mechanistic movement models to understand epidemic spread&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7" w:tooltip="Fofana, 2017 #6" w:history="1">
        <w:r w:rsidR="00AE3E0E">
          <w:rPr>
            <w:noProof/>
          </w:rPr>
          <w:t>7</w:t>
        </w:r>
      </w:hyperlink>
      <w:r w:rsidR="007B51D8">
        <w:rPr>
          <w:noProof/>
        </w:rPr>
        <w:t>]</w:t>
      </w:r>
      <w:r w:rsidR="00B85DD6">
        <w:fldChar w:fldCharType="end"/>
      </w:r>
      <w:r w:rsidR="00773DF7">
        <w:t xml:space="preserve"> contexts.</w:t>
      </w:r>
      <w:r w:rsidR="00FA2DF9">
        <w:t xml:space="preserve">  In addition, </w:t>
      </w:r>
      <w:r w:rsidR="00DD0608">
        <w:t>r</w:t>
      </w:r>
      <w:r w:rsidR="001A344D">
        <w:t>elated to the ecological transmission dynamics of parasites within multi</w:t>
      </w:r>
      <w:r w:rsidR="00066594">
        <w:t>-</w:t>
      </w:r>
      <w:r w:rsidR="001A344D">
        <w:t>host communities</w:t>
      </w:r>
      <w:r w:rsidR="00DD0608">
        <w:t>,</w:t>
      </w:r>
      <w:r w:rsidR="001A344D">
        <w:t xml:space="preserve"> is the evolutionary issue of whether parasites should evolve to be host </w:t>
      </w:r>
      <w:r w:rsidR="001A344D" w:rsidRPr="00A65B1B">
        <w:t>generalists or specialists</w:t>
      </w:r>
      <w:r w:rsidR="001A344D">
        <w:t xml:space="preserve">, and several papers addressed different aspects of this question </w:t>
      </w:r>
      <w:r w:rsidR="00B85DD6">
        <w:fldChar w:fldCharType="begin">
          <w:fldData xml:space="preserve">PEVuZE5vdGU+PENpdGU+PEF1dGhvcj5BdWxkPC9BdXRob3I+PFllYXI+MjAxNzwvWWVhcj48UmVj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==
</w:fldData>
        </w:fldChar>
      </w:r>
      <w:r w:rsidR="007B51D8">
        <w:instrText xml:space="preserve"> ADDIN EN.CITE </w:instrText>
      </w:r>
      <w:r w:rsidR="00B85DD6">
        <w:fldChar w:fldCharType="begin">
          <w:fldData xml:space="preserve">PEVuZE5vdGU+PENpdGU+PEF1dGhvcj5BdWxkPC9BdXRob3I+PFllYXI+MjAxNzwvWWVhcj48UmVj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==
</w:fldData>
        </w:fldChar>
      </w:r>
      <w:r w:rsidR="007B51D8">
        <w:instrText xml:space="preserve"> ADDIN EN.CITE.DATA </w:instrText>
      </w:r>
      <w:r w:rsidR="00B85DD6">
        <w:fldChar w:fldCharType="end"/>
      </w:r>
      <w:r w:rsidR="00B85DD6">
        <w:fldChar w:fldCharType="separate"/>
      </w:r>
      <w:r w:rsidR="007B51D8">
        <w:rPr>
          <w:noProof/>
        </w:rPr>
        <w:t>[</w:t>
      </w:r>
      <w:hyperlink w:anchor="_ENREF_2" w:tooltip="Webster, 2017 #2" w:history="1">
        <w:r w:rsidR="00AE3E0E">
          <w:rPr>
            <w:noProof/>
          </w:rPr>
          <w:t>2</w:t>
        </w:r>
      </w:hyperlink>
      <w:r w:rsidR="007B51D8">
        <w:rPr>
          <w:noProof/>
        </w:rPr>
        <w:t xml:space="preserve">, </w:t>
      </w:r>
      <w:hyperlink w:anchor="_ENREF_5" w:tooltip="Auld, 2017 #14" w:history="1">
        <w:r w:rsidR="00AE3E0E">
          <w:rPr>
            <w:noProof/>
          </w:rPr>
          <w:t>5</w:t>
        </w:r>
      </w:hyperlink>
      <w:r w:rsidR="007B51D8">
        <w:rPr>
          <w:noProof/>
        </w:rPr>
        <w:t xml:space="preserve">, </w:t>
      </w:r>
      <w:hyperlink w:anchor="_ENREF_8" w:tooltip="Forbes, 2017 #7" w:history="1">
        <w:r w:rsidR="00AE3E0E">
          <w:rPr>
            <w:noProof/>
          </w:rPr>
          <w:t>8</w:t>
        </w:r>
      </w:hyperlink>
      <w:r w:rsidR="007B51D8">
        <w:rPr>
          <w:noProof/>
        </w:rPr>
        <w:t xml:space="preserve">, </w:t>
      </w:r>
      <w:hyperlink w:anchor="_ENREF_13" w:tooltip="Walker, 2017 #5" w:history="1">
        <w:r w:rsidR="00AE3E0E">
          <w:rPr>
            <w:noProof/>
          </w:rPr>
          <w:t>13</w:t>
        </w:r>
      </w:hyperlink>
      <w:r w:rsidR="007B51D8">
        <w:rPr>
          <w:noProof/>
        </w:rPr>
        <w:t>]</w:t>
      </w:r>
      <w:r w:rsidR="00B85DD6">
        <w:fldChar w:fldCharType="end"/>
      </w:r>
      <w:r w:rsidR="001A344D">
        <w:t>.</w:t>
      </w:r>
      <w:r w:rsidR="00D72D59">
        <w:t xml:space="preserve">  </w:t>
      </w:r>
      <w:r w:rsidR="008C10B1">
        <w:t xml:space="preserve">A key point emerging from these papers is the importance of host-specific traits and characteristics (e.g., body size, abundance, competence) </w:t>
      </w:r>
      <w:r w:rsidR="00DD0608">
        <w:t xml:space="preserve">in </w:t>
      </w:r>
      <w:r w:rsidR="008C10B1">
        <w:t xml:space="preserve">shaping </w:t>
      </w:r>
      <w:r w:rsidR="00C836BE" w:rsidRPr="00DD0608">
        <w:t xml:space="preserve">the evolution of specialism or </w:t>
      </w:r>
      <w:proofErr w:type="spellStart"/>
      <w:r w:rsidR="00C836BE" w:rsidRPr="00DD0608">
        <w:t>generalism</w:t>
      </w:r>
      <w:proofErr w:type="spellEnd"/>
      <w:r w:rsidR="008C10B1">
        <w:t xml:space="preserve">, and </w:t>
      </w:r>
      <w:r w:rsidR="00123188">
        <w:t xml:space="preserve">that </w:t>
      </w:r>
      <w:r w:rsidR="008C10B1">
        <w:t xml:space="preserve">even apparently insignificant host species can be important in determining parasite transmission and fitness within </w:t>
      </w:r>
      <w:r w:rsidR="00066594">
        <w:t>multi-host</w:t>
      </w:r>
      <w:r w:rsidR="008C10B1">
        <w:t xml:space="preserve"> communities.</w:t>
      </w:r>
    </w:p>
    <w:p w14:paraId="5FA04B00" w14:textId="641D7185" w:rsidR="009A1C0F" w:rsidRDefault="00CC000A" w:rsidP="00E639E2">
      <w:r>
        <w:tab/>
        <w:t xml:space="preserve">A final broad topic </w:t>
      </w:r>
      <w:r w:rsidR="005D168F">
        <w:t xml:space="preserve">covered by several of these papers </w:t>
      </w:r>
      <w:r>
        <w:t xml:space="preserve">was the </w:t>
      </w:r>
      <w:r w:rsidR="00C836BE" w:rsidRPr="00DD0608">
        <w:t>importance of the environment in shaping parasite transmission</w:t>
      </w:r>
      <w:r>
        <w:t xml:space="preserve"> </w:t>
      </w:r>
      <w:r w:rsidR="00B85DD6">
        <w:fldChar w:fldCharType="begin">
          <w:fldData xml:space="preserve">PEVuZE5vdGU+PENpdGU+PEF1dGhvcj5BbnRvbm92aWNzPC9BdXRob3I+PFllYXI+MjAxNzwvWWVh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2FibGU8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</w:fldData>
        </w:fldChar>
      </w:r>
      <w:r w:rsidR="007B51D8">
        <w:instrText xml:space="preserve"> ADDIN EN.CITE </w:instrText>
      </w:r>
      <w:r w:rsidR="00B85DD6">
        <w:fldChar w:fldCharType="begin">
          <w:fldData xml:space="preserve">PEVuZE5vdGU+PENpdGU+PEF1dGhvcj5BbnRvbm92aWNzPC9BdXRob3I+PFllYXI+MjAxNzwvWWVh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2FibGU8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w:t>
        </w:r>
      </w:hyperlink>
      <w:r w:rsidR="007B51D8">
        <w:rPr>
          <w:noProof/>
        </w:rPr>
        <w:t xml:space="preserve">, </w:t>
      </w:r>
      <w:hyperlink w:anchor="_ENREF_4" w:tooltip="Arthur, 2017 #12" w:history="1">
        <w:r w:rsidR="00AE3E0E">
          <w:rPr>
            <w:noProof/>
          </w:rPr>
          <w:t>4</w:t>
        </w:r>
      </w:hyperlink>
      <w:r w:rsidR="007B51D8">
        <w:rPr>
          <w:noProof/>
        </w:rPr>
        <w:t xml:space="preserve">, </w:t>
      </w:r>
      <w:hyperlink w:anchor="_ENREF_6" w:tooltip="Cable, 2017 #4" w:history="1">
        <w:r w:rsidR="00AE3E0E">
          <w:rPr>
            <w:noProof/>
          </w:rPr>
          <w:t>6</w:t>
        </w:r>
      </w:hyperlink>
      <w:r w:rsidR="007B51D8">
        <w:rPr>
          <w:noProof/>
        </w:rPr>
        <w:t xml:space="preserve">, </w:t>
      </w:r>
      <w:hyperlink w:anchor="_ENREF_13" w:tooltip="Walker, 2017 #5" w:history="1">
        <w:r w:rsidR="00AE3E0E">
          <w:rPr>
            <w:noProof/>
          </w:rPr>
          <w:t>13</w:t>
        </w:r>
      </w:hyperlink>
      <w:r w:rsidR="007B51D8">
        <w:rPr>
          <w:noProof/>
        </w:rPr>
        <w:t>]</w:t>
      </w:r>
      <w:r w:rsidR="00B85DD6">
        <w:fldChar w:fldCharType="end"/>
      </w:r>
      <w:r>
        <w:t xml:space="preserve">.  </w:t>
      </w:r>
      <w:r w:rsidR="005D168F">
        <w:t>This reflects the recognition across many of the discussions that ‘transmission’ emerges from an interaction between host, parasite and environmental components, and so it is hard to interpret observed patterns of transmission without explicitly acknowledging the env</w:t>
      </w:r>
      <w:r w:rsidR="002123F2">
        <w:t>ironment that the transmission i</w:t>
      </w:r>
      <w:r w:rsidR="005D168F">
        <w:t xml:space="preserve">s occurring within.  </w:t>
      </w:r>
      <w:r w:rsidR="002123F2">
        <w:t>This is becoming increasingly important as we consider transmission within an increasingly changing environment</w:t>
      </w:r>
      <w:r w:rsidR="0071329D">
        <w:t>, be that in terms of climate, habitat composition, host availability and community composition, or other environmental stressors such as pollutants</w:t>
      </w:r>
      <w:r w:rsidR="002123F2">
        <w:t xml:space="preserve"> </w:t>
      </w:r>
      <w:r w:rsidR="00B85DD6">
        <w:fldChar w:fldCharType="begin">
          <w:fldData xml:space="preserve">PEVuZE5vdGU+PENpdGU+PEF1dGhvcj5BbnRvbm92aWNzPC9BdXRob3I+PFllYXI+MjAxNzwvWWVh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XJ0aHVy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</w:fldData>
        </w:fldChar>
      </w:r>
      <w:r w:rsidR="007B51D8">
        <w:instrText xml:space="preserve"> ADDIN EN.CITE </w:instrText>
      </w:r>
      <w:r w:rsidR="00B85DD6">
        <w:fldChar w:fldCharType="begin">
          <w:fldData xml:space="preserve">PEVuZE5vdGU+PENpdGU+PEF1dGhvcj5BbnRvbm92aWNzPC9BdXRob3I+PFllYXI+MjAxNzwvWWVh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XJ0aHVy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</w:fldData>
        </w:fldChar>
      </w:r>
      <w:r w:rsidR="007B51D8">
        <w:instrText xml:space="preserve"> ADDIN EN.CITE.DATA </w:instrText>
      </w:r>
      <w:r w:rsidR="00B85DD6">
        <w:fldChar w:fldCharType="end"/>
      </w:r>
      <w:r w:rsidR="00B85DD6">
        <w:fldChar w:fldCharType="separate"/>
      </w:r>
      <w:r w:rsidR="007B51D8">
        <w:rPr>
          <w:noProof/>
        </w:rPr>
        <w:t>[</w:t>
      </w:r>
      <w:hyperlink w:anchor="_ENREF_3" w:tooltip="Antonovics, 2017 #3" w:history="1">
        <w:r w:rsidR="00AE3E0E">
          <w:rPr>
            <w:noProof/>
          </w:rPr>
          <w:t>3</w:t>
        </w:r>
      </w:hyperlink>
      <w:r w:rsidR="007B51D8">
        <w:rPr>
          <w:noProof/>
        </w:rPr>
        <w:t xml:space="preserve">, </w:t>
      </w:r>
      <w:hyperlink w:anchor="_ENREF_4" w:tooltip="Arthur, 2017 #12" w:history="1">
        <w:r w:rsidR="00AE3E0E">
          <w:rPr>
            <w:noProof/>
          </w:rPr>
          <w:t>4</w:t>
        </w:r>
      </w:hyperlink>
      <w:r w:rsidR="007B51D8">
        <w:rPr>
          <w:noProof/>
        </w:rPr>
        <w:t xml:space="preserve">, </w:t>
      </w:r>
      <w:hyperlink w:anchor="_ENREF_6" w:tooltip="Cable, 2017 #4" w:history="1">
        <w:r w:rsidR="00AE3E0E">
          <w:rPr>
            <w:noProof/>
          </w:rPr>
          <w:t>6</w:t>
        </w:r>
      </w:hyperlink>
      <w:r w:rsidR="007B51D8">
        <w:rPr>
          <w:noProof/>
        </w:rPr>
        <w:t>]</w:t>
      </w:r>
      <w:r w:rsidR="00B85DD6">
        <w:fldChar w:fldCharType="end"/>
      </w:r>
      <w:r w:rsidR="002123F2">
        <w:t>.</w:t>
      </w:r>
      <w:r w:rsidR="0071329D">
        <w:t xml:space="preserve">  In particular, as emphasised by Cable and colleagues</w:t>
      </w:r>
      <w:r w:rsidR="00AE3E0E">
        <w:t xml:space="preserve"> </w:t>
      </w:r>
      <w:r w:rsidR="00B85DD6">
        <w:fldChar w:fldCharType="begin"/>
      </w:r>
      <w:r w:rsidR="00AE3E0E">
        <w:instrText xml:space="preserve"> ADDIN EN.CITE &lt;EndNote&gt;&lt;Cite&gt;&lt;Author&gt;Cable&lt;/Author&gt;&lt;Year&gt;2017&lt;/Year&gt;&lt;RecNum&gt;4&lt;/RecNum&gt;&lt;DisplayText&gt;[6]&lt;/DisplayText&gt;&lt;record&gt;&lt;rec-number&gt;4&lt;/rec-number&gt;&lt;foreign-keys&gt;&lt;key app="EN" db-id="20aav0vp3ddtrkevtxfpxx2425zerx0z5rz5"&gt;4&lt;/key&gt;&lt;/foreign-keys&gt;&lt;ref-type name="Journal Article"&gt;17&lt;/ref-type&gt;&lt;contributors&gt;&lt;authors&gt;&lt;author&gt;Cable, J.&lt;/author&gt;&lt;author&gt;Barber, I.&lt;/author&gt;&lt;author&gt;Boag, B.&lt;/author&gt;&lt;author&gt;Ellison, A. R.&lt;/author&gt;&lt;author&gt;Morgan, E. R.&lt;/author&gt;&lt;author&gt;Murray, K.&lt;/author&gt;&lt;author&gt;Pascoe, E. L.&lt;/author&gt;&lt;author&gt;Sait, S. M.&lt;/author&gt;&lt;author&gt;Wilson, A. J.&lt;/author&gt;&lt;author&gt;Booth, M.&lt;/author&gt;&lt;/authors&gt;&lt;/contributors&gt;&lt;titles&gt;&lt;title&gt;Global change, parasite transmission and disease control: lessons from ecology&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AE3E0E">
        <w:rPr>
          <w:noProof/>
        </w:rPr>
        <w:t>[</w:t>
      </w:r>
      <w:hyperlink w:anchor="_ENREF_6" w:tooltip="Cable, 2017 #4" w:history="1">
        <w:r w:rsidR="00AE3E0E">
          <w:rPr>
            <w:noProof/>
          </w:rPr>
          <w:t>6</w:t>
        </w:r>
      </w:hyperlink>
      <w:r w:rsidR="00AE3E0E">
        <w:rPr>
          <w:noProof/>
        </w:rPr>
        <w:t>]</w:t>
      </w:r>
      <w:r w:rsidR="00B85DD6">
        <w:fldChar w:fldCharType="end"/>
      </w:r>
      <w:r w:rsidR="0071329D">
        <w:t xml:space="preserve"> (but also picked up on by the various other papers on this topic), parasites typically show </w:t>
      </w:r>
      <w:r w:rsidR="005151F8">
        <w:t xml:space="preserve">a </w:t>
      </w:r>
      <w:r w:rsidR="0071329D">
        <w:t xml:space="preserve">remarkable ability to respond to environmental changes, either through plasticity or </w:t>
      </w:r>
      <w:r w:rsidR="00FF20B4">
        <w:t>the capability for</w:t>
      </w:r>
      <w:r w:rsidR="0071329D">
        <w:t xml:space="preserve"> rapid genetic responses, emphasising the need to </w:t>
      </w:r>
      <w:r w:rsidR="005E056F">
        <w:t xml:space="preserve">urgently </w:t>
      </w:r>
      <w:r w:rsidR="0071329D">
        <w:t>evaluate likely changes in risks of disease emergence and transmission as the environment changes.</w:t>
      </w:r>
    </w:p>
    <w:p w14:paraId="236A2F8B" w14:textId="204AF549" w:rsidR="00CC000A" w:rsidRDefault="00004BC9" w:rsidP="00E639E2">
      <w:r>
        <w:tab/>
        <w:t xml:space="preserve">Overall many of the papers raised </w:t>
      </w:r>
      <w:r w:rsidR="00C836BE" w:rsidRPr="00AE3E0E">
        <w:t>challenges and logistic or operational constraints</w:t>
      </w:r>
      <w:r w:rsidR="0056021E" w:rsidRPr="00AE3E0E">
        <w:t xml:space="preserve"> that </w:t>
      </w:r>
      <w:r w:rsidR="0056021E">
        <w:t xml:space="preserve">need to be overcome as we move forwards.  As already mentioned, one of the biggest challenges is quantifying transmission rates in the field </w:t>
      </w:r>
      <w:r w:rsidR="00B85DD6">
        <w:fldChar w:fldCharType="begin">
          <w:fldData xml:space="preserve">PEVuZE5vdGU+PENpdGU+PEF1dGhvcj5BbnRvbm92aWNzPC9BdXRob3I+PFllYXI+MjAxNzwvWWVh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</w:fldData>
        </w:fldChar>
      </w:r>
      <w:r w:rsidR="007B51D8">
        <w:instrText xml:space="preserve"> ADDIN EN.CITE </w:instrText>
      </w:r>
      <w:r w:rsidR="00B85DD6">
        <w:fldChar w:fldCharType="begin">
          <w:fldData xml:space="preserve">PEVuZE5vdGU+PENpdGU+PEF1dGhvcj5BbnRvbm92aWNzPC9BdXRob3I+PFllYXI+MjAxNzwvWWVh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w:t>
        </w:r>
      </w:hyperlink>
      <w:r w:rsidR="007B51D8">
        <w:rPr>
          <w:noProof/>
        </w:rPr>
        <w:t xml:space="preserve">, </w:t>
      </w:r>
      <w:hyperlink w:anchor="_ENREF_3" w:tooltip="Antonovics, 2017 #3" w:history="1">
        <w:r w:rsidR="00AE3E0E">
          <w:rPr>
            <w:noProof/>
          </w:rPr>
          <w:t>3</w:t>
        </w:r>
      </w:hyperlink>
      <w:r w:rsidR="007B51D8">
        <w:rPr>
          <w:noProof/>
        </w:rPr>
        <w:t xml:space="preserve">, </w:t>
      </w:r>
      <w:hyperlink w:anchor="_ENREF_7" w:tooltip="Fofana, 2017 #6" w:history="1">
        <w:r w:rsidR="00AE3E0E">
          <w:rPr>
            <w:noProof/>
          </w:rPr>
          <w:t>7</w:t>
        </w:r>
      </w:hyperlink>
      <w:r w:rsidR="007B51D8">
        <w:rPr>
          <w:noProof/>
        </w:rPr>
        <w:t>]</w:t>
      </w:r>
      <w:r w:rsidR="00B85DD6">
        <w:fldChar w:fldCharType="end"/>
      </w:r>
      <w:r w:rsidR="0056021E">
        <w:t xml:space="preserve">, and this is particularly challenging in </w:t>
      </w:r>
      <w:r w:rsidR="00066594">
        <w:t>multi-host</w:t>
      </w:r>
      <w:r w:rsidR="0056021E">
        <w:t xml:space="preserve"> communities </w:t>
      </w:r>
      <w:r w:rsidR="00B85DD6">
        <w:fldChar w:fldCharType="begin"/>
      </w:r>
      <w:r w:rsidR="007B51D8">
        <w:instrText xml:space="preserve"> ADDIN EN.CITE &lt;EndNote&gt;&lt;Cite&gt;&lt;Author&gt;Walker&lt;/Author&gt;&lt;Year&gt;2017&lt;/Year&gt;&lt;RecNum&gt;10&lt;/RecNum&gt;&lt;DisplayText&gt;[2, 14]&lt;/DisplayText&gt;&lt;record&gt;&lt;rec-number&gt;10&lt;/rec-number&gt;&lt;foreign-keys&gt;&lt;key app="EN" db-id="20aav0vp3ddtrkevtxfpxx2425zerx0z5rz5"&gt;10&lt;/key&gt;&lt;/foreign-keys&gt;&lt;ref-type name="Journal Article"&gt;17&lt;/ref-type&gt;&lt;contributors&gt;&lt;authors&gt;&lt;author&gt;Walker, J. G.&lt;/author&gt;&lt;author&gt;Plein, M.&lt;/author&gt;&lt;author&gt;Morgan, E. R.&lt;/author&gt;&lt;author&gt;Vesk, P. A.&lt;/author&gt;&lt;/authors&gt;&lt;/contributors&gt;&lt;titles&gt;&lt;title&gt;Uncertain links in host-parasite networks: lessons for parasite transmission in a multi-host system&lt;/title&gt;&lt;secondary-title&gt;Philosophical Transactions of the Royal Society of London, Series B&lt;/secondary-title&gt;&lt;/titles&gt;&lt;volume&gt;this issue&lt;/volume&gt;&lt;dates&gt;&lt;year&gt;2017&lt;/year&gt;&lt;/dates&gt;&lt;urls&gt;&lt;/urls&gt;&lt;/record&gt;&lt;/Cite&gt;&lt;Cite&gt;&lt;Author&gt;Webster&lt;/Author&gt;&lt;Year&gt;2017&lt;/Year&gt;&lt;RecNum&gt;2&lt;/RecNum&gt;&lt;record&gt;&lt;rec-number&gt;2&lt;/rec-number&gt;&lt;foreign-keys&gt;&lt;key app="EN" db-id="20aav0vp3ddtrkevtxfpxx2425zerx0z5rz5"&gt;2&lt;/key&gt;&lt;/foreign-keys&gt;&lt;ref-type name="Journal Article"&gt;17&lt;/ref-type&gt;&lt;contributors&gt;&lt;authors&gt;&lt;author&gt;Webster, J. P.&lt;/author&gt;&lt;author&gt;Borlase, A.&lt;/author&gt;&lt;author&gt;Rudge, J. W.&lt;/author&gt;&lt;/authors&gt;&lt;/contributors&gt;&lt;titles&gt;&lt;title&gt;Who acquires infection from whom, and how? Disentangling multi-host and multi-mode transmission dynamics in the ‘elimination’ era&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2" w:tooltip="Webster, 2017 #2" w:history="1">
        <w:r w:rsidR="00AE3E0E">
          <w:rPr>
            <w:noProof/>
          </w:rPr>
          <w:t>2</w:t>
        </w:r>
      </w:hyperlink>
      <w:r w:rsidR="007B51D8">
        <w:rPr>
          <w:noProof/>
        </w:rPr>
        <w:t xml:space="preserve">, </w:t>
      </w:r>
      <w:hyperlink w:anchor="_ENREF_14" w:tooltip="Walker, 2017 #10" w:history="1">
        <w:r w:rsidR="00AE3E0E">
          <w:rPr>
            <w:noProof/>
          </w:rPr>
          <w:t>14</w:t>
        </w:r>
      </w:hyperlink>
      <w:r w:rsidR="007B51D8">
        <w:rPr>
          <w:noProof/>
        </w:rPr>
        <w:t>]</w:t>
      </w:r>
      <w:r w:rsidR="00B85DD6">
        <w:fldChar w:fldCharType="end"/>
      </w:r>
      <w:r w:rsidR="0056021E">
        <w:t xml:space="preserve">.  </w:t>
      </w:r>
      <w:r w:rsidR="00F261D6">
        <w:t>Perhaps related to this is the growing recognition that many parasites actually have multiple routes and modes of transmission acting simultaneously</w:t>
      </w:r>
      <w:r w:rsidR="00B6182C">
        <w:t xml:space="preserve"> </w:t>
      </w:r>
      <w:r w:rsidR="00B85DD6">
        <w:fldChar w:fldCharType="begin">
          <w:fldData xml:space="preserve">PEVuZE5vdGU+PENpdGU+PEF1dGhvcj5BbnRvbm92aWNzPC9BdXRob3I+PFllYXI+MjAxNzwvWWVh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W50b25v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</w:fldData>
        </w:fldChar>
      </w:r>
      <w:r w:rsidR="007B51D8">
        <w:instrText xml:space="preserve"> ADDIN EN.CITE </w:instrText>
      </w:r>
      <w:r w:rsidR="00B85DD6">
        <w:fldChar w:fldCharType="begin">
          <w:fldData xml:space="preserve">PEVuZE5vdGU+PENpdGU+PEF1dGhvcj5BbnRvbm92aWNzPC9BdXRob3I+PFllYXI+MjAxNzwvWWVh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</w:fldData>
        </w:fldChar>
      </w:r>
      <w:r w:rsidR="007B51D8">
        <w:instrText xml:space="preserve"> ADDIN EN.CITE.DATA </w:instrText>
      </w:r>
      <w:r w:rsidR="00B85DD6">
        <w:fldChar w:fldCharType="end"/>
      </w:r>
      <w:r w:rsidR="00B85DD6">
        <w:fldChar w:fldCharType="separate"/>
      </w:r>
      <w:r w:rsidR="007B51D8">
        <w:rPr>
          <w:noProof/>
        </w:rPr>
        <w:t>[</w:t>
      </w:r>
      <w:hyperlink w:anchor="_ENREF_1" w:tooltip="Antonovics, 2017 #1" w:history="1">
        <w:r w:rsidR="00AE3E0E">
          <w:rPr>
            <w:noProof/>
          </w:rPr>
          <w:t>1-3</w:t>
        </w:r>
      </w:hyperlink>
      <w:r w:rsidR="007B51D8">
        <w:rPr>
          <w:noProof/>
        </w:rPr>
        <w:t xml:space="preserve">, </w:t>
      </w:r>
      <w:hyperlink w:anchor="_ENREF_11" w:tooltip="McCallum, 2017 #13" w:history="1">
        <w:r w:rsidR="00AE3E0E">
          <w:rPr>
            <w:noProof/>
          </w:rPr>
          <w:t>11</w:t>
        </w:r>
      </w:hyperlink>
      <w:r w:rsidR="007B51D8">
        <w:rPr>
          <w:noProof/>
        </w:rPr>
        <w:t>]</w:t>
      </w:r>
      <w:r w:rsidR="00B85DD6">
        <w:fldChar w:fldCharType="end"/>
      </w:r>
      <w:r w:rsidR="00F261D6">
        <w:t xml:space="preserve">.  This greatly complicates </w:t>
      </w:r>
      <w:r w:rsidR="006224C1">
        <w:t xml:space="preserve">not only the epidemiology and evolution of the parasite </w:t>
      </w:r>
      <w:r w:rsidR="00C850D9">
        <w:t xml:space="preserve">species </w:t>
      </w:r>
      <w:r w:rsidR="006224C1">
        <w:t>in question, but also our ability to observe, and ultimately control it; quantifying transmission rates when the route is known is hard enough, let alone if we can</w:t>
      </w:r>
      <w:r w:rsidR="00C850D9">
        <w:t>not</w:t>
      </w:r>
      <w:r w:rsidR="006224C1">
        <w:t xml:space="preserve"> or have</w:t>
      </w:r>
      <w:r w:rsidR="00C850D9">
        <w:t xml:space="preserve"> no</w:t>
      </w:r>
      <w:r w:rsidR="006224C1">
        <w:t xml:space="preserve">t identified all possible routes that a parasite may take.  </w:t>
      </w:r>
      <w:r w:rsidR="006376C1">
        <w:t>Finally, several papers raised current use (and misuse) of terminology as being a stumbling block to improved conceptual and practical understanding of transmission.  Confusion exists regarding the definition of phrases like ‘transmission mode’, ‘transmission route’ and ‘transmission pathway’, which can only obscure attempts to define and understand the underlying transmission process</w:t>
      </w:r>
      <w:r w:rsidR="00F66677">
        <w:t xml:space="preserve"> </w:t>
      </w:r>
      <w:r w:rsidR="00B85DD6">
        <w:fldChar w:fldCharType="begin"/>
      </w:r>
      <w:r w:rsidR="007B51D8">
        <w:instrText xml:space="preserve"> ADDIN EN.CITE &lt;EndNote&gt;&lt;Cite&gt;&lt;Author&gt;Antonovics&lt;/Author&gt;&lt;Year&gt;2017&lt;/Year&gt;&lt;RecNum&gt;1&lt;/RecNum&gt;&lt;DisplayText&gt;[1, 3]&lt;/DisplayText&gt;&lt;record&gt;&lt;rec-number&gt;1&lt;/rec-number&gt;&lt;foreign-keys&gt;&lt;key app="EN" db-id="20aav0vp3ddtrkevtxfpxx2425zerx0z5rz5"&gt;1&lt;/key&gt;&lt;/foreign-keys&gt;&lt;ref-type name="Journal Article"&gt;17&lt;/ref-type&gt;&lt;contributors&gt;&lt;authors&gt;&lt;author&gt;Antonovics, Janis&lt;/author&gt;&lt;/authors&gt;&lt;/contributors&gt;&lt;titles&gt;&lt;title&gt;Transmission dynamics: critical questions and challenges&lt;/title&gt;&lt;secondary-title&gt;Philosophical Transactions of the Royal Society of London, Series B&lt;/secondary-title&gt;&lt;/titles&gt;&lt;volume&gt;this issue&lt;/volume&gt;&lt;dates&gt;&lt;year&gt;2017&lt;/year&gt;&lt;/dates&gt;&lt;urls&gt;&lt;/urls&gt;&lt;/record&gt;&lt;/Cite&gt;&lt;Cite&gt;&lt;Author&gt;Antonovics&lt;/Author&gt;&lt;Year&gt;2017&lt;/Year&gt;&lt;RecNum&gt;3&lt;/RecNum&gt;&lt;record&gt;&lt;rec-number&gt;3&lt;/rec-number&gt;&lt;foreign-keys&gt;&lt;key app="EN" db-id="20aav0vp3ddtrkevtxfpxx2425zerx0z5rz5"&gt;3&lt;/key&gt;&lt;/foreign-keys&gt;&lt;ref-type name="Journal Article"&gt;17&lt;/ref-type&gt;&lt;contributors&gt;&lt;authors&gt;&lt;author&gt;Antonovics, Janis&lt;/author&gt;&lt;author&gt;Wilson, A. J.&lt;/author&gt;&lt;author&gt;Forbes, M. R.&lt;/author&gt;&lt;author&gt;Hauffe, H. C.&lt;/author&gt;&lt;author&gt;Kallio, E. R.&lt;/author&gt;&lt;author&gt;Leggett, H. C.&lt;/author&gt;&lt;author&gt;Londgon, B.&lt;/author&gt;&lt;author&gt;Okamura, B.&lt;/author&gt;&lt;author&gt;Sait, S. M.&lt;/author&gt;&lt;author&gt;Webster, J. P.&lt;/author&gt;&lt;/authors&gt;&lt;/contributors&gt;&lt;titles&gt;&lt;title&gt;The evolution of transmission mode&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 w:tooltip="Antonovics, 2017 #1" w:history="1">
        <w:r w:rsidR="00AE3E0E">
          <w:rPr>
            <w:noProof/>
          </w:rPr>
          <w:t>1</w:t>
        </w:r>
      </w:hyperlink>
      <w:r w:rsidR="007B51D8">
        <w:rPr>
          <w:noProof/>
        </w:rPr>
        <w:t xml:space="preserve">, </w:t>
      </w:r>
      <w:hyperlink w:anchor="_ENREF_3" w:tooltip="Antonovics, 2017 #3" w:history="1">
        <w:r w:rsidR="00AE3E0E">
          <w:rPr>
            <w:noProof/>
          </w:rPr>
          <w:t>3</w:t>
        </w:r>
      </w:hyperlink>
      <w:r w:rsidR="007B51D8">
        <w:rPr>
          <w:noProof/>
        </w:rPr>
        <w:t>]</w:t>
      </w:r>
      <w:r w:rsidR="00B85DD6">
        <w:fldChar w:fldCharType="end"/>
      </w:r>
      <w:r w:rsidR="006376C1">
        <w:t xml:space="preserve">.  </w:t>
      </w:r>
      <w:r w:rsidR="003A5272">
        <w:t xml:space="preserve">This issue of consistent terminology is exemplified in the paper by Wilson and colleagues </w:t>
      </w:r>
      <w:r w:rsidR="00B85DD6">
        <w:fldChar w:fldCharType="begin"/>
      </w:r>
      <w:r w:rsidR="007B51D8">
        <w:instrText xml:space="preserve"> ADDIN EN.CITE &lt;EndNote&gt;&lt;Cite&gt;&lt;Author&gt;Wilson&lt;/Author&gt;&lt;Year&gt;2017&lt;/Year&gt;&lt;RecNum&gt;11&lt;/RecNum&gt;&lt;DisplayText&gt;[15]&lt;/DisplayText&gt;&lt;record&gt;&lt;rec-number&gt;11&lt;/rec-number&gt;&lt;foreign-keys&gt;&lt;key app="EN" db-id="20aav0vp3ddtrkevtxfpxx2425zerx0z5rz5"&gt;11&lt;/key&gt;&lt;/foreign-keys&gt;&lt;ref-type name="Journal Article"&gt;17&lt;/ref-type&gt;&lt;contributors&gt;&lt;authors&gt;&lt;author&gt;Wilson, A. J.&lt;/author&gt;&lt;author&gt;Morgan, E. R.&lt;/author&gt;&lt;author&gt;Booth, M.&lt;/author&gt;&lt;author&gt;Norman, R.&lt;/author&gt;&lt;author&gt;Perkins, S. E.&lt;/author&gt;&lt;author&gt;Hauffe, H. C.&lt;/author&gt;&lt;author&gt;Mideo, N.&lt;/author&gt;&lt;author&gt;Antonovics, Janis&lt;/author&gt;&lt;author&gt;McCallum, H.&lt;/author&gt;&lt;author&gt;Fenton, A.&lt;/author&gt;&lt;/authors&gt;&lt;/contributors&gt;&lt;titles&gt;&lt;title&gt;What is a vector?&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5" w:tooltip="Wilson, 2017 #11" w:history="1">
        <w:r w:rsidR="00AE3E0E">
          <w:rPr>
            <w:noProof/>
          </w:rPr>
          <w:t>15</w:t>
        </w:r>
      </w:hyperlink>
      <w:r w:rsidR="007B51D8">
        <w:rPr>
          <w:noProof/>
        </w:rPr>
        <w:t>]</w:t>
      </w:r>
      <w:r w:rsidR="00B85DD6">
        <w:fldChar w:fldCharType="end"/>
      </w:r>
      <w:r w:rsidR="003A5272">
        <w:t xml:space="preserve"> which asks the question ‘What is a vector?’.   The resulting discus</w:t>
      </w:r>
      <w:r w:rsidR="00074EC1">
        <w:t>sion and summary table listing seven</w:t>
      </w:r>
      <w:r w:rsidR="003A5272">
        <w:t xml:space="preserve"> distinct definitions</w:t>
      </w:r>
      <w:r w:rsidR="00074EC1">
        <w:t>,</w:t>
      </w:r>
      <w:bookmarkStart w:id="0" w:name="_GoBack"/>
      <w:bookmarkEnd w:id="0"/>
      <w:r w:rsidR="003A5272">
        <w:t xml:space="preserve"> reflects what happens </w:t>
      </w:r>
      <w:r w:rsidR="00C850D9">
        <w:t>when an</w:t>
      </w:r>
      <w:r w:rsidR="003A5272">
        <w:t xml:space="preserve"> apparently simple question </w:t>
      </w:r>
      <w:r w:rsidR="00C850D9">
        <w:t>is posed to a</w:t>
      </w:r>
      <w:r w:rsidR="003A5272">
        <w:t xml:space="preserve"> group of academics locked away in a house in mid-Wales.  </w:t>
      </w:r>
      <w:r w:rsidR="000F1615">
        <w:t xml:space="preserve">Perhaps the discussion could be summarised by </w:t>
      </w:r>
      <w:r w:rsidR="00C850D9">
        <w:t>re-p</w:t>
      </w:r>
      <w:r w:rsidR="000F1615">
        <w:t xml:space="preserve">hrasing Supreme Court Justice </w:t>
      </w:r>
      <w:r w:rsidR="00486079">
        <w:t xml:space="preserve">Potter </w:t>
      </w:r>
      <w:r w:rsidR="000F1615">
        <w:t>Stewart as ‘I may not be able to define [vector transmission]</w:t>
      </w:r>
      <w:r w:rsidR="00BA0E3D">
        <w:t>,</w:t>
      </w:r>
      <w:r w:rsidR="000F1615">
        <w:t xml:space="preserve"> but I know it when I see it’.  </w:t>
      </w:r>
      <w:r w:rsidR="00486079">
        <w:t xml:space="preserve">Nevertheless, the discussion did settle on a limited set of working definitions – and importantly </w:t>
      </w:r>
      <w:r w:rsidR="00A26285">
        <w:t>it highlighted</w:t>
      </w:r>
      <w:r w:rsidR="00486079">
        <w:t xml:space="preserve"> the factors and iss</w:t>
      </w:r>
      <w:r w:rsidR="005151F8">
        <w:t xml:space="preserve">ues likely to be important, or indeed </w:t>
      </w:r>
      <w:r w:rsidR="00486079">
        <w:t>unimportant, when considering broader aspects of transmission.</w:t>
      </w:r>
    </w:p>
    <w:p w14:paraId="3BAEBA98" w14:textId="77777777" w:rsidR="00BC424A" w:rsidRDefault="00BC424A" w:rsidP="00E639E2"/>
    <w:p w14:paraId="39391D8E" w14:textId="77777777" w:rsidR="000C1352" w:rsidRDefault="008478A1" w:rsidP="000C1352">
      <w:r>
        <w:rPr>
          <w:b/>
        </w:rPr>
        <w:t>Conclusions and thoughts for progress</w:t>
      </w:r>
    </w:p>
    <w:p w14:paraId="5F2F9D3C" w14:textId="4318FC96" w:rsidR="00BC424A" w:rsidRDefault="000C1352" w:rsidP="000C1352">
      <w:r>
        <w:t>D</w:t>
      </w:r>
      <w:r w:rsidR="006376C1">
        <w:t>espite the</w:t>
      </w:r>
      <w:r w:rsidR="00C850D9">
        <w:t xml:space="preserve"> </w:t>
      </w:r>
      <w:r w:rsidR="00BA0E3D">
        <w:t>challenges</w:t>
      </w:r>
      <w:r w:rsidR="00C850D9">
        <w:t xml:space="preserve"> raised in this special issue</w:t>
      </w:r>
      <w:r w:rsidR="006376C1">
        <w:t>,</w:t>
      </w:r>
      <w:r w:rsidR="00004BC9">
        <w:t xml:space="preserve"> many</w:t>
      </w:r>
      <w:r w:rsidR="001E50E9">
        <w:t xml:space="preserve"> </w:t>
      </w:r>
      <w:r w:rsidR="00C850D9">
        <w:t>authors</w:t>
      </w:r>
      <w:r w:rsidR="00004BC9">
        <w:t xml:space="preserve"> also </w:t>
      </w:r>
      <w:r w:rsidR="00C850D9">
        <w:t xml:space="preserve">provided </w:t>
      </w:r>
      <w:r w:rsidR="00AE3E0E">
        <w:t xml:space="preserve">grounds for </w:t>
      </w:r>
      <w:r w:rsidR="00004BC9">
        <w:t xml:space="preserve">optimism.  </w:t>
      </w:r>
      <w:r w:rsidR="008C18ED">
        <w:t xml:space="preserve">Several </w:t>
      </w:r>
      <w:r w:rsidR="00C850D9">
        <w:t xml:space="preserve">authors </w:t>
      </w:r>
      <w:r w:rsidR="008C18ED">
        <w:t>highlighted recent advances</w:t>
      </w:r>
      <w:r w:rsidR="001B78AE">
        <w:t>,</w:t>
      </w:r>
      <w:r w:rsidR="008C18ED">
        <w:t xml:space="preserve"> both in technolog</w:t>
      </w:r>
      <w:r w:rsidR="00947C89">
        <w:t>ies</w:t>
      </w:r>
      <w:r w:rsidR="008C18ED">
        <w:t xml:space="preserve"> that allow extensive data on </w:t>
      </w:r>
      <w:r w:rsidR="000949E2">
        <w:t>the spatial and temporal dynamics of parasite genotypes</w:t>
      </w:r>
      <w:r w:rsidR="001B78AE">
        <w:t xml:space="preserve"> to be generated</w:t>
      </w:r>
      <w:r w:rsidR="008C18ED">
        <w:t xml:space="preserve">, and </w:t>
      </w:r>
      <w:r w:rsidR="001B78AE">
        <w:t xml:space="preserve">in </w:t>
      </w:r>
      <w:r w:rsidR="008C18ED">
        <w:t xml:space="preserve">statistical </w:t>
      </w:r>
      <w:r w:rsidR="001B78AE">
        <w:t xml:space="preserve">techniques </w:t>
      </w:r>
      <w:r w:rsidR="008C18ED">
        <w:t>(e.g., hierarchical Bayesian modelling) that can allow deeper insight into transmission pathways and rates than previously possible</w:t>
      </w:r>
      <w:r w:rsidR="00FA2725">
        <w:t xml:space="preserve"> </w:t>
      </w:r>
      <w:r w:rsidR="00B85DD6">
        <w:fldChar w:fldCharType="begin">
          <w:fldData xml:space="preserve">PEVuZE5vdGU+PENpdGU+PEF1dGhvcj5DYWJsZTwvQXV0aG9yPjxZZWFyPjIwMTc8L1llYXI+PFJl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</w:fldData>
        </w:fldChar>
      </w:r>
      <w:r w:rsidR="007B51D8">
        <w:instrText xml:space="preserve"> ADDIN EN.CITE </w:instrText>
      </w:r>
      <w:r w:rsidR="00B85DD6">
        <w:fldChar w:fldCharType="begin">
          <w:fldData xml:space="preserve">PEVuZE5vdGU+PENpdGU+PEF1dGhvcj5DYWJsZTwvQXV0aG9yPjxZZWFyPjIwMTc8L1llYXI+PFJl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</w:fldData>
        </w:fldChar>
      </w:r>
      <w:r w:rsidR="007B51D8">
        <w:instrText xml:space="preserve"> ADDIN EN.CITE.DATA </w:instrText>
      </w:r>
      <w:r w:rsidR="00B85DD6">
        <w:fldChar w:fldCharType="end"/>
      </w:r>
      <w:r w:rsidR="00B85DD6">
        <w:fldChar w:fldCharType="separate"/>
      </w:r>
      <w:r w:rsidR="007B51D8">
        <w:rPr>
          <w:noProof/>
        </w:rPr>
        <w:t>[</w:t>
      </w:r>
      <w:hyperlink w:anchor="_ENREF_2" w:tooltip="Webster, 2017 #2" w:history="1">
        <w:r w:rsidR="00AE3E0E">
          <w:rPr>
            <w:noProof/>
          </w:rPr>
          <w:t>2</w:t>
        </w:r>
      </w:hyperlink>
      <w:r w:rsidR="007B51D8">
        <w:rPr>
          <w:noProof/>
        </w:rPr>
        <w:t xml:space="preserve">, </w:t>
      </w:r>
      <w:hyperlink w:anchor="_ENREF_6" w:tooltip="Cable, 2017 #4" w:history="1">
        <w:r w:rsidR="00AE3E0E">
          <w:rPr>
            <w:noProof/>
          </w:rPr>
          <w:t>6</w:t>
        </w:r>
      </w:hyperlink>
      <w:r w:rsidR="007B51D8">
        <w:rPr>
          <w:noProof/>
        </w:rPr>
        <w:t xml:space="preserve">, </w:t>
      </w:r>
      <w:hyperlink w:anchor="_ENREF_14" w:tooltip="Walker, 2017 #10" w:history="1">
        <w:r w:rsidR="00AE3E0E">
          <w:rPr>
            <w:noProof/>
          </w:rPr>
          <w:t>14</w:t>
        </w:r>
      </w:hyperlink>
      <w:r w:rsidR="007B51D8">
        <w:rPr>
          <w:noProof/>
        </w:rPr>
        <w:t>]</w:t>
      </w:r>
      <w:r w:rsidR="00B85DD6">
        <w:fldChar w:fldCharType="end"/>
      </w:r>
      <w:r w:rsidR="008C18ED">
        <w:t>.</w:t>
      </w:r>
      <w:r w:rsidR="00822775">
        <w:t xml:space="preserve"> </w:t>
      </w:r>
      <w:r w:rsidR="008C18ED">
        <w:t xml:space="preserve"> </w:t>
      </w:r>
      <w:r w:rsidR="00822775">
        <w:t>In addition</w:t>
      </w:r>
      <w:r w:rsidR="008478A1">
        <w:t xml:space="preserve">, </w:t>
      </w:r>
      <w:r w:rsidR="00F639E4">
        <w:t xml:space="preserve">there were suggestions that transmission might not always be as complicated as feared.  </w:t>
      </w:r>
      <w:r w:rsidR="008478A1">
        <w:t>Although many of the discussions centred around deconstructing transmission into its component parts, it is p</w:t>
      </w:r>
      <w:r w:rsidR="0030678B">
        <w:t xml:space="preserve">erhaps reassuring that </w:t>
      </w:r>
      <w:r w:rsidR="008478A1">
        <w:t xml:space="preserve">some </w:t>
      </w:r>
      <w:r w:rsidR="0030678B">
        <w:t xml:space="preserve">papers that </w:t>
      </w:r>
      <w:r w:rsidR="008478A1">
        <w:t xml:space="preserve">formally explored more explicit models of transmission </w:t>
      </w:r>
      <w:r w:rsidR="0030678B">
        <w:t xml:space="preserve">concluded that in </w:t>
      </w:r>
      <w:r w:rsidR="001478FB">
        <w:t xml:space="preserve">certain </w:t>
      </w:r>
      <w:r w:rsidR="0030678B">
        <w:t xml:space="preserve">cases the standard formulation is fine.  </w:t>
      </w:r>
      <w:r w:rsidR="008478A1">
        <w:t xml:space="preserve">For example, </w:t>
      </w:r>
      <w:proofErr w:type="spellStart"/>
      <w:r w:rsidR="0030678B">
        <w:t>Fofana</w:t>
      </w:r>
      <w:proofErr w:type="spellEnd"/>
      <w:r w:rsidR="008478A1">
        <w:t xml:space="preserve"> and </w:t>
      </w:r>
      <w:proofErr w:type="spellStart"/>
      <w:r w:rsidR="008478A1">
        <w:t>Hurford</w:t>
      </w:r>
      <w:proofErr w:type="spellEnd"/>
      <w:r w:rsidR="008478A1">
        <w:t xml:space="preserve"> </w:t>
      </w:r>
      <w:r w:rsidR="00B85DD6">
        <w:fldChar w:fldCharType="begin"/>
      </w:r>
      <w:r w:rsidR="007B51D8">
        <w:instrText xml:space="preserve"> ADDIN EN.CITE &lt;EndNote&gt;&lt;Cite&gt;&lt;Author&gt;Fofana&lt;/Author&gt;&lt;Year&gt;2017&lt;/Year&gt;&lt;RecNum&gt;6&lt;/RecNum&gt;&lt;DisplayText&gt;[7]&lt;/DisplayText&gt;&lt;record&gt;&lt;rec-number&gt;6&lt;/rec-number&gt;&lt;foreign-keys&gt;&lt;key app="EN" db-id="20aav0vp3ddtrkevtxfpxx2425zerx0z5rz5"&gt;6&lt;/key&gt;&lt;/foreign-keys&gt;&lt;ref-type name="Journal Article"&gt;17&lt;/ref-type&gt;&lt;contributors&gt;&lt;authors&gt;&lt;author&gt;Fofana, A. M.&lt;/author&gt;&lt;author&gt;Hurford, A.&lt;/author&gt;&lt;/authors&gt;&lt;/contributors&gt;&lt;titles&gt;&lt;title&gt;Mechanistic movement models to understand epidemic spread&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7" w:tooltip="Fofana, 2017 #6" w:history="1">
        <w:r w:rsidR="00AE3E0E">
          <w:rPr>
            <w:noProof/>
          </w:rPr>
          <w:t>7</w:t>
        </w:r>
      </w:hyperlink>
      <w:r w:rsidR="007B51D8">
        <w:rPr>
          <w:noProof/>
        </w:rPr>
        <w:t>]</w:t>
      </w:r>
      <w:r w:rsidR="00B85DD6">
        <w:fldChar w:fldCharType="end"/>
      </w:r>
      <w:r w:rsidR="008478A1">
        <w:t xml:space="preserve"> showed </w:t>
      </w:r>
      <w:r w:rsidR="0030678B">
        <w:t xml:space="preserve">that several </w:t>
      </w:r>
      <w:r w:rsidR="008478A1">
        <w:t xml:space="preserve">different ways of </w:t>
      </w:r>
      <w:r w:rsidR="0030678B">
        <w:t>explicit</w:t>
      </w:r>
      <w:r w:rsidR="008478A1">
        <w:t xml:space="preserve">ly modelling host </w:t>
      </w:r>
      <w:r w:rsidR="0030678B">
        <w:t xml:space="preserve">movement </w:t>
      </w:r>
      <w:r w:rsidR="008478A1">
        <w:t>did</w:t>
      </w:r>
      <w:r w:rsidR="005151F8">
        <w:t xml:space="preserve"> not</w:t>
      </w:r>
      <w:r w:rsidR="008478A1">
        <w:t xml:space="preserve"> </w:t>
      </w:r>
      <w:r w:rsidR="0030678B">
        <w:t xml:space="preserve">differ in fundamental conclusions </w:t>
      </w:r>
      <w:r w:rsidR="008478A1">
        <w:t xml:space="preserve">(i.e., threshold densities for persistence) </w:t>
      </w:r>
      <w:r w:rsidR="0030678B">
        <w:t>from standard mass action ass</w:t>
      </w:r>
      <w:r w:rsidR="008478A1">
        <w:t>umptions</w:t>
      </w:r>
      <w:r w:rsidR="00527DCE">
        <w:t>, although spread of infection was affected</w:t>
      </w:r>
      <w:r w:rsidR="008478A1">
        <w:t>.  Similarly</w:t>
      </w:r>
      <w:r w:rsidR="0030678B">
        <w:t xml:space="preserve"> McCallum </w:t>
      </w:r>
      <w:r w:rsidR="008478A1">
        <w:t xml:space="preserve">and colleagues </w:t>
      </w:r>
      <w:r w:rsidR="00B85DD6">
        <w:fldChar w:fldCharType="begin"/>
      </w:r>
      <w:r w:rsidR="007B51D8">
        <w:instrText xml:space="preserve"> ADDIN EN.CITE &lt;EndNote&gt;&lt;Cite&gt;&lt;Author&gt;McCallum&lt;/Author&gt;&lt;Year&gt;2017&lt;/Year&gt;&lt;RecNum&gt;13&lt;/RecNum&gt;&lt;DisplayText&gt;[11]&lt;/DisplayText&gt;&lt;record&gt;&lt;rec-number&gt;13&lt;/rec-number&gt;&lt;foreign-keys&gt;&lt;key app="EN" db-id="20aav0vp3ddtrkevtxfpxx2425zerx0z5rz5"&gt;13&lt;/key&gt;&lt;/foreign-keys&gt;&lt;ref-type name="Journal Article"&gt;17&lt;/ref-type&gt;&lt;contributors&gt;&lt;authors&gt;&lt;author&gt;McCallum, H.&lt;/author&gt;&lt;author&gt;Fenton, A.&lt;/author&gt;&lt;author&gt;Hudson, P. J.&lt;/author&gt;&lt;author&gt;Lee, B.&lt;/author&gt;&lt;author&gt;Levick, B.&lt;/author&gt;&lt;author&gt;Norman, R.&lt;/author&gt;&lt;author&gt;Perkins, S. E.&lt;/author&gt;&lt;author&gt;Viney, M.&lt;/author&gt;&lt;author&gt;Wilson, A. J.&lt;/author&gt;&lt;author&gt;Lello, J.&lt;/author&gt;&lt;/authors&gt;&lt;/contributors&gt;&lt;titles&gt;&lt;title&gt;Breaking beta: deconstructing the parasite transmission function&lt;/title&gt;&lt;secondary-title&gt;Philosophical Transactions of the Royal Society of London, Series B&lt;/secondary-title&gt;&lt;/titles&gt;&lt;volume&gt;this issue&lt;/volume&gt;&lt;dates&gt;&lt;year&gt;2017&lt;/year&gt;&lt;/dates&gt;&lt;urls&gt;&lt;/urls&gt;&lt;/record&gt;&lt;/Cite&gt;&lt;/EndNote&gt;</w:instrText>
      </w:r>
      <w:r w:rsidR="00B85DD6">
        <w:fldChar w:fldCharType="separate"/>
      </w:r>
      <w:r w:rsidR="007B51D8">
        <w:rPr>
          <w:noProof/>
        </w:rPr>
        <w:t>[</w:t>
      </w:r>
      <w:hyperlink w:anchor="_ENREF_11" w:tooltip="McCallum, 2017 #13" w:history="1">
        <w:r w:rsidR="00AE3E0E">
          <w:rPr>
            <w:noProof/>
          </w:rPr>
          <w:t>11</w:t>
        </w:r>
      </w:hyperlink>
      <w:r w:rsidR="007B51D8">
        <w:rPr>
          <w:noProof/>
        </w:rPr>
        <w:t>]</w:t>
      </w:r>
      <w:r w:rsidR="00B85DD6">
        <w:fldChar w:fldCharType="end"/>
      </w:r>
      <w:r w:rsidR="008478A1">
        <w:t xml:space="preserve"> </w:t>
      </w:r>
      <w:r w:rsidR="0030678B">
        <w:t>show</w:t>
      </w:r>
      <w:r w:rsidR="008478A1">
        <w:t>ed</w:t>
      </w:r>
      <w:r w:rsidR="0030678B">
        <w:t xml:space="preserve"> that </w:t>
      </w:r>
      <w:r w:rsidR="008478A1">
        <w:t xml:space="preserve">combining </w:t>
      </w:r>
      <w:r w:rsidR="001478FB">
        <w:t>several</w:t>
      </w:r>
      <w:r w:rsidR="008478A1">
        <w:t xml:space="preserve"> different </w:t>
      </w:r>
      <w:r w:rsidR="0030678B">
        <w:t>nonlinear functions</w:t>
      </w:r>
      <w:r w:rsidR="00527DCE">
        <w:t xml:space="preserve"> relating pathogen load at one stage to the next in the transmission process</w:t>
      </w:r>
      <w:r w:rsidR="008478A1">
        <w:t>,</w:t>
      </w:r>
      <w:r w:rsidR="0030678B">
        <w:t xml:space="preserve"> </w:t>
      </w:r>
      <w:r w:rsidR="008478A1">
        <w:t>result</w:t>
      </w:r>
      <w:r w:rsidR="001478FB">
        <w:t>ed</w:t>
      </w:r>
      <w:r w:rsidR="008478A1">
        <w:t xml:space="preserve"> in only two </w:t>
      </w:r>
      <w:r w:rsidR="0030678B">
        <w:t>function</w:t>
      </w:r>
      <w:r w:rsidR="008478A1">
        <w:t>al</w:t>
      </w:r>
      <w:r w:rsidR="0030678B">
        <w:t xml:space="preserve"> forms of the</w:t>
      </w:r>
      <w:r w:rsidR="008478A1">
        <w:t xml:space="preserve"> overall transmission process (approximately </w:t>
      </w:r>
      <w:r w:rsidR="0030678B">
        <w:t xml:space="preserve">linear or </w:t>
      </w:r>
      <w:r w:rsidR="008478A1">
        <w:t xml:space="preserve">a </w:t>
      </w:r>
      <w:r w:rsidR="0030678B">
        <w:t>step-function).</w:t>
      </w:r>
      <w:r w:rsidR="008478A1">
        <w:t xml:space="preserve">  Hence, </w:t>
      </w:r>
      <w:r>
        <w:t>while standard transmission theory</w:t>
      </w:r>
      <w:r w:rsidR="005151F8">
        <w:t xml:space="preserve"> is, </w:t>
      </w:r>
      <w:r>
        <w:t>both</w:t>
      </w:r>
      <w:r w:rsidR="005151F8">
        <w:t xml:space="preserve"> by</w:t>
      </w:r>
      <w:r>
        <w:t xml:space="preserve"> necessity and desire</w:t>
      </w:r>
      <w:r w:rsidR="005151F8">
        <w:t>,</w:t>
      </w:r>
      <w:r>
        <w:t xml:space="preserve"> a simplification of reality, </w:t>
      </w:r>
      <w:r w:rsidR="001478FB">
        <w:t>there are</w:t>
      </w:r>
      <w:r w:rsidR="005151F8">
        <w:t xml:space="preserve"> clearly circumstances where</w:t>
      </w:r>
      <w:r w:rsidR="001478FB">
        <w:t xml:space="preserve"> it is appropriate to subsume </w:t>
      </w:r>
      <w:r w:rsidR="008478A1">
        <w:t>much of the</w:t>
      </w:r>
      <w:r>
        <w:t xml:space="preserve"> complexity.  </w:t>
      </w:r>
      <w:r w:rsidR="005151F8">
        <w:t>Nevertheless</w:t>
      </w:r>
      <w:r>
        <w:t xml:space="preserve"> there will always be exceptions and nuances that are not captured by current theories and concepts, and it is hoped that the papers presented in this </w:t>
      </w:r>
      <w:r w:rsidR="001478FB">
        <w:t>i</w:t>
      </w:r>
      <w:r>
        <w:t>ssue provide a guide for how those aspects can be further explored in the future.</w:t>
      </w:r>
    </w:p>
    <w:p w14:paraId="40B00008" w14:textId="77777777" w:rsidR="000C1352" w:rsidRDefault="000C1352" w:rsidP="000C1352">
      <w:pPr>
        <w:ind w:firstLine="720"/>
      </w:pPr>
    </w:p>
    <w:p w14:paraId="3AFE08B3" w14:textId="77777777" w:rsidR="00BC424A" w:rsidRDefault="00BC424A" w:rsidP="00E639E2">
      <w:r>
        <w:rPr>
          <w:b/>
        </w:rPr>
        <w:t>Acknowledgements</w:t>
      </w:r>
    </w:p>
    <w:p w14:paraId="3EA0940B" w14:textId="77777777" w:rsidR="00BC424A" w:rsidRPr="00BC424A" w:rsidRDefault="00BC424A" w:rsidP="00E639E2">
      <w:r>
        <w:t xml:space="preserve">We would like to thank the support and funding of the British Ecological Society, the staff of </w:t>
      </w:r>
      <w:proofErr w:type="spellStart"/>
      <w:r>
        <w:t>Gregynog</w:t>
      </w:r>
      <w:proofErr w:type="spellEnd"/>
      <w:r>
        <w:t xml:space="preserve"> Hall, and all the participants of the 2015 ‘Transmission’ Retreat for their enthusiasm, ideas and commitment, both to the retreat itself and to the production of papers </w:t>
      </w:r>
      <w:r w:rsidR="002440AF">
        <w:t xml:space="preserve">for </w:t>
      </w:r>
      <w:r>
        <w:t xml:space="preserve">this </w:t>
      </w:r>
      <w:r w:rsidR="00CC54F7">
        <w:t>Issue</w:t>
      </w:r>
      <w:r>
        <w:t>.</w:t>
      </w:r>
      <w:r w:rsidR="00527DCE">
        <w:t xml:space="preserve"> We also acknowledge the participation of a number of authors who could not attend the retreat but have contributed to papers in this issue.</w:t>
      </w:r>
    </w:p>
    <w:p w14:paraId="315C3BBE" w14:textId="77777777" w:rsidR="00BC424A" w:rsidRDefault="00BC424A" w:rsidP="000C1352"/>
    <w:p w14:paraId="3A6CC862" w14:textId="77777777" w:rsidR="00BC424A" w:rsidRDefault="00BC424A" w:rsidP="000C1352">
      <w:r>
        <w:rPr>
          <w:b/>
        </w:rPr>
        <w:t>References</w:t>
      </w:r>
    </w:p>
    <w:p w14:paraId="7A5021B4" w14:textId="77777777" w:rsidR="00AE3E0E" w:rsidRPr="00AE3E0E" w:rsidRDefault="00B85DD6" w:rsidP="00AE3E0E">
      <w:pPr>
        <w:spacing w:after="0" w:line="240" w:lineRule="auto"/>
        <w:rPr>
          <w:rFonts w:ascii="Calibri" w:hAnsi="Calibri" w:cs="Calibri"/>
          <w:noProof/>
        </w:rPr>
      </w:pPr>
      <w:r>
        <w:fldChar w:fldCharType="begin"/>
      </w:r>
      <w:r w:rsidR="007B51D8">
        <w:instrText xml:space="preserve"> ADDIN EN.REFLIST </w:instrText>
      </w:r>
      <w:r>
        <w:fldChar w:fldCharType="separate"/>
      </w:r>
      <w:bookmarkStart w:id="1" w:name="_ENREF_1"/>
      <w:r w:rsidR="00AE3E0E" w:rsidRPr="00AE3E0E">
        <w:rPr>
          <w:rFonts w:ascii="Calibri" w:hAnsi="Calibri" w:cs="Calibri"/>
          <w:noProof/>
        </w:rPr>
        <w:t xml:space="preserve">[1] Antonovics, J. 2017 Transmission dynamics: critical questions and challenges. </w:t>
      </w:r>
      <w:r w:rsidR="00AE3E0E" w:rsidRPr="00AE3E0E">
        <w:rPr>
          <w:rFonts w:ascii="Calibri" w:hAnsi="Calibri" w:cs="Calibri"/>
          <w:i/>
          <w:noProof/>
        </w:rPr>
        <w:t>Philosophical Transactions of the Royal Society of London, Series B</w:t>
      </w:r>
      <w:r w:rsidR="00AE3E0E" w:rsidRPr="00AE3E0E">
        <w:rPr>
          <w:rFonts w:ascii="Calibri" w:hAnsi="Calibri" w:cs="Calibri"/>
          <w:noProof/>
        </w:rPr>
        <w:t xml:space="preserve"> </w:t>
      </w:r>
      <w:r w:rsidR="00AE3E0E" w:rsidRPr="00AE3E0E">
        <w:rPr>
          <w:rFonts w:ascii="Calibri" w:hAnsi="Calibri" w:cs="Calibri"/>
          <w:b/>
          <w:noProof/>
        </w:rPr>
        <w:t>this issue</w:t>
      </w:r>
      <w:r w:rsidR="00AE3E0E" w:rsidRPr="00AE3E0E">
        <w:rPr>
          <w:rFonts w:ascii="Calibri" w:hAnsi="Calibri" w:cs="Calibri"/>
          <w:noProof/>
        </w:rPr>
        <w:t>.</w:t>
      </w:r>
      <w:bookmarkEnd w:id="1"/>
    </w:p>
    <w:p w14:paraId="6F29E8E1" w14:textId="77777777" w:rsidR="00AE3E0E" w:rsidRPr="00AE3E0E" w:rsidRDefault="00AE3E0E" w:rsidP="00AE3E0E">
      <w:pPr>
        <w:spacing w:after="0" w:line="240" w:lineRule="auto"/>
        <w:rPr>
          <w:rFonts w:ascii="Calibri" w:hAnsi="Calibri" w:cs="Calibri"/>
          <w:noProof/>
        </w:rPr>
      </w:pPr>
      <w:bookmarkStart w:id="2" w:name="_ENREF_2"/>
      <w:r w:rsidRPr="00AE3E0E">
        <w:rPr>
          <w:rFonts w:ascii="Calibri" w:hAnsi="Calibri" w:cs="Calibri"/>
          <w:noProof/>
        </w:rPr>
        <w:t xml:space="preserve">[2] Webster, J.P., Borlase, A. &amp; Rudge, J.W. 2017 Who acquires infection from whom, and how? Disentangling multi-host and multi-mode transmission dynamics in the ‘elimination’ era.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2"/>
    </w:p>
    <w:p w14:paraId="35D7EE8F" w14:textId="77777777" w:rsidR="00AE3E0E" w:rsidRPr="00AE3E0E" w:rsidRDefault="00AE3E0E" w:rsidP="00AE3E0E">
      <w:pPr>
        <w:spacing w:after="0" w:line="240" w:lineRule="auto"/>
        <w:rPr>
          <w:rFonts w:ascii="Calibri" w:hAnsi="Calibri" w:cs="Calibri"/>
          <w:noProof/>
        </w:rPr>
      </w:pPr>
      <w:bookmarkStart w:id="3" w:name="_ENREF_3"/>
      <w:r w:rsidRPr="00AE3E0E">
        <w:rPr>
          <w:rFonts w:ascii="Calibri" w:hAnsi="Calibri" w:cs="Calibri"/>
          <w:noProof/>
        </w:rPr>
        <w:t xml:space="preserve">[3] Antonovics, J., Wilson, A.J., Forbes, M.R., Hauffe, H.C., Kallio, E.R., Leggett, H.C., Londgon, B., Okamura, B., Sait, S.M. &amp; Webster, J.P. 2017 The evolution of transmission mode.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3"/>
    </w:p>
    <w:p w14:paraId="37E7B04D" w14:textId="77777777" w:rsidR="00AE3E0E" w:rsidRPr="00AE3E0E" w:rsidRDefault="00AE3E0E" w:rsidP="00AE3E0E">
      <w:pPr>
        <w:spacing w:after="0" w:line="240" w:lineRule="auto"/>
        <w:rPr>
          <w:rFonts w:ascii="Calibri" w:hAnsi="Calibri" w:cs="Calibri"/>
          <w:noProof/>
        </w:rPr>
      </w:pPr>
      <w:bookmarkStart w:id="4" w:name="_ENREF_4"/>
      <w:r w:rsidRPr="00AE3E0E">
        <w:rPr>
          <w:rFonts w:ascii="Calibri" w:hAnsi="Calibri" w:cs="Calibri"/>
          <w:noProof/>
        </w:rPr>
        <w:t xml:space="preserve">[4] Arthur, R.F., Gurley, E.S., Salje, H., Bloomfield, L.S.P. &amp; Jones, J.H. 2017 Contact structure, mobility, environmental impact and behavior: the importance of social forces to infectious disease dynamics and disease ecology.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4"/>
    </w:p>
    <w:p w14:paraId="4E635755" w14:textId="77777777" w:rsidR="00AE3E0E" w:rsidRPr="00AE3E0E" w:rsidRDefault="00AE3E0E" w:rsidP="00AE3E0E">
      <w:pPr>
        <w:spacing w:after="0" w:line="240" w:lineRule="auto"/>
        <w:rPr>
          <w:rFonts w:ascii="Calibri" w:hAnsi="Calibri" w:cs="Calibri"/>
          <w:noProof/>
        </w:rPr>
      </w:pPr>
      <w:bookmarkStart w:id="5" w:name="_ENREF_5"/>
      <w:r w:rsidRPr="00AE3E0E">
        <w:rPr>
          <w:rFonts w:ascii="Calibri" w:hAnsi="Calibri" w:cs="Calibri"/>
          <w:noProof/>
        </w:rPr>
        <w:t xml:space="preserve">[5] Auld, S.K.J.R., Searle, C.L. &amp; Duffy, M.A. 2017 Parasite transmission in a natural multihost-multiparasite 1 community.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5"/>
    </w:p>
    <w:p w14:paraId="541A3E28" w14:textId="77777777" w:rsidR="00AE3E0E" w:rsidRPr="00AE3E0E" w:rsidRDefault="00AE3E0E" w:rsidP="00AE3E0E">
      <w:pPr>
        <w:spacing w:after="0" w:line="240" w:lineRule="auto"/>
        <w:rPr>
          <w:rFonts w:ascii="Calibri" w:hAnsi="Calibri" w:cs="Calibri"/>
          <w:noProof/>
        </w:rPr>
      </w:pPr>
      <w:bookmarkStart w:id="6" w:name="_ENREF_6"/>
      <w:r w:rsidRPr="00AE3E0E">
        <w:rPr>
          <w:rFonts w:ascii="Calibri" w:hAnsi="Calibri" w:cs="Calibri"/>
          <w:noProof/>
        </w:rPr>
        <w:t xml:space="preserve">[6] Cable, J., Barber, I., Boag, B., Ellison, A.R., Morgan, E.R., Murray, K., Pascoe, E.L., Sait, S.M., Wilson, A.J. &amp; Booth, M. 2017 Global change, parasite transmission and disease control: lessons from ecology.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6"/>
    </w:p>
    <w:p w14:paraId="0DCF5C0D" w14:textId="77777777" w:rsidR="00AE3E0E" w:rsidRPr="00AE3E0E" w:rsidRDefault="00AE3E0E" w:rsidP="00AE3E0E">
      <w:pPr>
        <w:spacing w:after="0" w:line="240" w:lineRule="auto"/>
        <w:rPr>
          <w:rFonts w:ascii="Calibri" w:hAnsi="Calibri" w:cs="Calibri"/>
          <w:noProof/>
        </w:rPr>
      </w:pPr>
      <w:bookmarkStart w:id="7" w:name="_ENREF_7"/>
      <w:r w:rsidRPr="00AE3E0E">
        <w:rPr>
          <w:rFonts w:ascii="Calibri" w:hAnsi="Calibri" w:cs="Calibri"/>
          <w:noProof/>
        </w:rPr>
        <w:t xml:space="preserve">[7] Fofana, A.M. &amp; Hurford, A. 2017 Mechanistic movement models to understand epidemic spread.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7"/>
    </w:p>
    <w:p w14:paraId="670B1831" w14:textId="77777777" w:rsidR="00AE3E0E" w:rsidRPr="00AE3E0E" w:rsidRDefault="00AE3E0E" w:rsidP="00AE3E0E">
      <w:pPr>
        <w:spacing w:after="0" w:line="240" w:lineRule="auto"/>
        <w:rPr>
          <w:rFonts w:ascii="Calibri" w:hAnsi="Calibri" w:cs="Calibri"/>
          <w:noProof/>
        </w:rPr>
      </w:pPr>
      <w:bookmarkStart w:id="8" w:name="_ENREF_8"/>
      <w:r w:rsidRPr="00AE3E0E">
        <w:rPr>
          <w:rFonts w:ascii="Calibri" w:hAnsi="Calibri" w:cs="Calibri"/>
          <w:noProof/>
        </w:rPr>
        <w:t xml:space="preserve">[8] Forbes, M.R., Morrill, A. &amp; Schellinck, J. 2017 Host species exploitation and discrimination by animal parasites.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8"/>
    </w:p>
    <w:p w14:paraId="2FABF5DB" w14:textId="77777777" w:rsidR="00AE3E0E" w:rsidRPr="00AE3E0E" w:rsidRDefault="00AE3E0E" w:rsidP="00AE3E0E">
      <w:pPr>
        <w:spacing w:after="0" w:line="240" w:lineRule="auto"/>
        <w:rPr>
          <w:rFonts w:ascii="Calibri" w:hAnsi="Calibri" w:cs="Calibri"/>
          <w:noProof/>
        </w:rPr>
      </w:pPr>
      <w:bookmarkStart w:id="9" w:name="_ENREF_9"/>
      <w:r w:rsidRPr="00AE3E0E">
        <w:rPr>
          <w:rFonts w:ascii="Calibri" w:hAnsi="Calibri" w:cs="Calibri"/>
          <w:noProof/>
        </w:rPr>
        <w:t xml:space="preserve">[9] Leggett, H.C., Wild, G., West, S.A. &amp; Buckling, A. 2017 Fast-killing parasites can be favoured in spatially structured populations.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9"/>
    </w:p>
    <w:p w14:paraId="7303952B" w14:textId="77777777" w:rsidR="00AE3E0E" w:rsidRPr="00AE3E0E" w:rsidRDefault="00AE3E0E" w:rsidP="00AE3E0E">
      <w:pPr>
        <w:spacing w:after="0" w:line="240" w:lineRule="auto"/>
        <w:rPr>
          <w:rFonts w:ascii="Calibri" w:hAnsi="Calibri" w:cs="Calibri"/>
          <w:noProof/>
        </w:rPr>
      </w:pPr>
      <w:bookmarkStart w:id="10" w:name="_ENREF_10"/>
      <w:r w:rsidRPr="00AE3E0E">
        <w:rPr>
          <w:rFonts w:ascii="Calibri" w:hAnsi="Calibri" w:cs="Calibri"/>
          <w:noProof/>
        </w:rPr>
        <w:t xml:space="preserve">[10] Leggett, H.C., Cornwallis, C.K., Buckling, A. &amp; West, S.A. 2017 Growth rate, transmission mode and virulence in human pathogens. </w:t>
      </w:r>
      <w:r w:rsidRPr="00AE3E0E">
        <w:rPr>
          <w:rFonts w:ascii="Calibri" w:hAnsi="Calibri" w:cs="Calibri"/>
          <w:i/>
          <w:noProof/>
        </w:rPr>
        <w:t>Philosophical Transactions of the Royal Society,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0"/>
    </w:p>
    <w:p w14:paraId="6B7E7ED1" w14:textId="77777777" w:rsidR="00AE3E0E" w:rsidRPr="00AE3E0E" w:rsidRDefault="00AE3E0E" w:rsidP="00AE3E0E">
      <w:pPr>
        <w:spacing w:after="0" w:line="240" w:lineRule="auto"/>
        <w:rPr>
          <w:rFonts w:ascii="Calibri" w:hAnsi="Calibri" w:cs="Calibri"/>
          <w:noProof/>
        </w:rPr>
      </w:pPr>
      <w:bookmarkStart w:id="11" w:name="_ENREF_11"/>
      <w:r w:rsidRPr="00AE3E0E">
        <w:rPr>
          <w:rFonts w:ascii="Calibri" w:hAnsi="Calibri" w:cs="Calibri"/>
          <w:noProof/>
        </w:rPr>
        <w:t xml:space="preserve">[11] McCallum, H., Fenton, A., Hudson, P.J., Lee, B., Levick, B., Norman, R., Perkins, S.E., Viney, M., Wilson, A.J. &amp; Lello, J. 2017 Breaking beta: deconstructing the parasite transmission function.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1"/>
    </w:p>
    <w:p w14:paraId="6ED3FCDA" w14:textId="77777777" w:rsidR="00AE3E0E" w:rsidRPr="00AE3E0E" w:rsidRDefault="00AE3E0E" w:rsidP="00AE3E0E">
      <w:pPr>
        <w:spacing w:after="0" w:line="240" w:lineRule="auto"/>
        <w:rPr>
          <w:rFonts w:ascii="Calibri" w:hAnsi="Calibri" w:cs="Calibri"/>
          <w:noProof/>
        </w:rPr>
      </w:pPr>
      <w:bookmarkStart w:id="12" w:name="_ENREF_12"/>
      <w:r w:rsidRPr="00AE3E0E">
        <w:rPr>
          <w:rFonts w:ascii="Calibri" w:hAnsi="Calibri" w:cs="Calibri"/>
          <w:noProof/>
        </w:rPr>
        <w:t xml:space="preserve">[12] Stephenson, J.F., Young, K.A., Fox, J., J., J., Cable, J. &amp; Perkins, S.E. 2017 Host heterogeneity affects both parasite transmission to and fitness on subsequent hosts.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2"/>
    </w:p>
    <w:p w14:paraId="55982ACF" w14:textId="77777777" w:rsidR="00AE3E0E" w:rsidRPr="00AE3E0E" w:rsidRDefault="00AE3E0E" w:rsidP="00AE3E0E">
      <w:pPr>
        <w:spacing w:after="0" w:line="240" w:lineRule="auto"/>
        <w:rPr>
          <w:rFonts w:ascii="Calibri" w:hAnsi="Calibri" w:cs="Calibri"/>
          <w:noProof/>
        </w:rPr>
      </w:pPr>
      <w:bookmarkStart w:id="13" w:name="_ENREF_13"/>
      <w:r w:rsidRPr="00AE3E0E">
        <w:rPr>
          <w:rFonts w:ascii="Calibri" w:hAnsi="Calibri" w:cs="Calibri"/>
          <w:noProof/>
        </w:rPr>
        <w:t xml:space="preserve">[13] Walker, J.G., Hurford, A., Cable, J., Ellison, A.R., Price, S.J. &amp; Cressler, C.E. 2017 Host allometry influences the evolution of parasite hostgeneralism: theory and meta-analysis.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3"/>
    </w:p>
    <w:p w14:paraId="49AF2B87" w14:textId="77777777" w:rsidR="00AE3E0E" w:rsidRPr="00AE3E0E" w:rsidRDefault="00AE3E0E" w:rsidP="00AE3E0E">
      <w:pPr>
        <w:spacing w:after="0" w:line="240" w:lineRule="auto"/>
        <w:rPr>
          <w:rFonts w:ascii="Calibri" w:hAnsi="Calibri" w:cs="Calibri"/>
          <w:noProof/>
        </w:rPr>
      </w:pPr>
      <w:bookmarkStart w:id="14" w:name="_ENREF_14"/>
      <w:r w:rsidRPr="00AE3E0E">
        <w:rPr>
          <w:rFonts w:ascii="Calibri" w:hAnsi="Calibri" w:cs="Calibri"/>
          <w:noProof/>
        </w:rPr>
        <w:t xml:space="preserve">[14] Walker, J.G., Plein, M., Morgan, E.R. &amp; Vesk, P.A. 2017 Uncertain links in host-parasite networks: lessons for parasite transmission in a multi-host system.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4"/>
    </w:p>
    <w:p w14:paraId="6025BC33" w14:textId="77777777" w:rsidR="00AE3E0E" w:rsidRPr="00AE3E0E" w:rsidRDefault="00AE3E0E" w:rsidP="00AE3E0E">
      <w:pPr>
        <w:spacing w:line="240" w:lineRule="auto"/>
        <w:rPr>
          <w:rFonts w:ascii="Calibri" w:hAnsi="Calibri" w:cs="Calibri"/>
          <w:noProof/>
        </w:rPr>
      </w:pPr>
      <w:bookmarkStart w:id="15" w:name="_ENREF_15"/>
      <w:r w:rsidRPr="00AE3E0E">
        <w:rPr>
          <w:rFonts w:ascii="Calibri" w:hAnsi="Calibri" w:cs="Calibri"/>
          <w:noProof/>
        </w:rPr>
        <w:t xml:space="preserve">[15] Wilson, A.J., Morgan, E.R., Booth, M., Norman, R., Perkins, S.E., Hauffe, H.C., Mideo, N., Antonovics, J., McCallum, H. &amp; Fenton, A. 2017 What is a vector? </w:t>
      </w:r>
      <w:r w:rsidRPr="00AE3E0E">
        <w:rPr>
          <w:rFonts w:ascii="Calibri" w:hAnsi="Calibri" w:cs="Calibri"/>
          <w:i/>
          <w:noProof/>
        </w:rPr>
        <w:t>Philosophical Transactions of the Royal Society of London, Series B</w:t>
      </w:r>
      <w:r w:rsidRPr="00AE3E0E">
        <w:rPr>
          <w:rFonts w:ascii="Calibri" w:hAnsi="Calibri" w:cs="Calibri"/>
          <w:noProof/>
        </w:rPr>
        <w:t xml:space="preserve"> </w:t>
      </w:r>
      <w:r w:rsidRPr="00AE3E0E">
        <w:rPr>
          <w:rFonts w:ascii="Calibri" w:hAnsi="Calibri" w:cs="Calibri"/>
          <w:b/>
          <w:noProof/>
        </w:rPr>
        <w:t>this issue</w:t>
      </w:r>
      <w:r w:rsidRPr="00AE3E0E">
        <w:rPr>
          <w:rFonts w:ascii="Calibri" w:hAnsi="Calibri" w:cs="Calibri"/>
          <w:noProof/>
        </w:rPr>
        <w:t>.</w:t>
      </w:r>
      <w:bookmarkEnd w:id="15"/>
    </w:p>
    <w:p w14:paraId="22B1C86C" w14:textId="77777777" w:rsidR="00AE3E0E" w:rsidRDefault="00AE3E0E" w:rsidP="00AE3E0E">
      <w:pPr>
        <w:spacing w:line="240" w:lineRule="auto"/>
        <w:rPr>
          <w:rFonts w:ascii="Calibri" w:hAnsi="Calibri" w:cs="Calibri"/>
          <w:noProof/>
        </w:rPr>
      </w:pPr>
    </w:p>
    <w:p w14:paraId="19628D2F" w14:textId="77777777" w:rsidR="007B51D8" w:rsidRDefault="00B85DD6" w:rsidP="000C1352">
      <w:r>
        <w:fldChar w:fldCharType="end"/>
      </w:r>
    </w:p>
    <w:sectPr w:rsidR="007B51D8" w:rsidSect="00D44CFA">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19B608" w14:textId="77777777" w:rsidR="00F92734" w:rsidRDefault="00F92734" w:rsidP="00BC424A">
      <w:pPr>
        <w:spacing w:after="0" w:line="240" w:lineRule="auto"/>
      </w:pPr>
      <w:r>
        <w:separator/>
      </w:r>
    </w:p>
  </w:endnote>
  <w:endnote w:type="continuationSeparator" w:id="0">
    <w:p w14:paraId="6986C489" w14:textId="77777777" w:rsidR="00F92734" w:rsidRDefault="00F92734" w:rsidP="00BC4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9518237"/>
      <w:docPartObj>
        <w:docPartGallery w:val="Page Numbers (Bottom of Page)"/>
        <w:docPartUnique/>
      </w:docPartObj>
    </w:sdtPr>
    <w:sdtEndPr>
      <w:rPr>
        <w:noProof/>
      </w:rPr>
    </w:sdtEndPr>
    <w:sdtContent>
      <w:p w14:paraId="01B261E4" w14:textId="77777777" w:rsidR="00F92734" w:rsidRDefault="00F92734">
        <w:pPr>
          <w:pStyle w:val="Footer"/>
          <w:jc w:val="right"/>
        </w:pPr>
        <w:r>
          <w:fldChar w:fldCharType="begin"/>
        </w:r>
        <w:r>
          <w:instrText xml:space="preserve"> PAGE   \* MERGEFORMAT </w:instrText>
        </w:r>
        <w:r>
          <w:fldChar w:fldCharType="separate"/>
        </w:r>
        <w:r w:rsidR="00074EC1">
          <w:rPr>
            <w:noProof/>
          </w:rPr>
          <w:t>4</w:t>
        </w:r>
        <w:r>
          <w:rPr>
            <w:noProof/>
          </w:rPr>
          <w:fldChar w:fldCharType="end"/>
        </w:r>
      </w:p>
    </w:sdtContent>
  </w:sdt>
  <w:p w14:paraId="336207AC" w14:textId="77777777" w:rsidR="00F92734" w:rsidRDefault="00F927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84A34" w14:textId="77777777" w:rsidR="00F92734" w:rsidRDefault="00F92734" w:rsidP="00BC424A">
      <w:pPr>
        <w:spacing w:after="0" w:line="240" w:lineRule="auto"/>
      </w:pPr>
      <w:r>
        <w:separator/>
      </w:r>
    </w:p>
  </w:footnote>
  <w:footnote w:type="continuationSeparator" w:id="0">
    <w:p w14:paraId="33F9D986" w14:textId="77777777" w:rsidR="00F92734" w:rsidRDefault="00F92734" w:rsidP="00BC42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hil Trans R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aav0vp3ddtrkevtxfpxx2425zerx0z5rz5&quot;&gt;Transmission intro&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CC43DB"/>
    <w:rsid w:val="00004BC9"/>
    <w:rsid w:val="00047B80"/>
    <w:rsid w:val="00057588"/>
    <w:rsid w:val="000624A3"/>
    <w:rsid w:val="00066594"/>
    <w:rsid w:val="00070DF5"/>
    <w:rsid w:val="00071C0D"/>
    <w:rsid w:val="00074EC1"/>
    <w:rsid w:val="000949E2"/>
    <w:rsid w:val="000C1352"/>
    <w:rsid w:val="000F1615"/>
    <w:rsid w:val="00100A6D"/>
    <w:rsid w:val="00123188"/>
    <w:rsid w:val="001478FB"/>
    <w:rsid w:val="00157AE3"/>
    <w:rsid w:val="001771E2"/>
    <w:rsid w:val="00191595"/>
    <w:rsid w:val="001A344D"/>
    <w:rsid w:val="001B78AE"/>
    <w:rsid w:val="001D7764"/>
    <w:rsid w:val="001E50E9"/>
    <w:rsid w:val="00204300"/>
    <w:rsid w:val="002078B7"/>
    <w:rsid w:val="002123F2"/>
    <w:rsid w:val="00212787"/>
    <w:rsid w:val="00216C05"/>
    <w:rsid w:val="00230062"/>
    <w:rsid w:val="00231345"/>
    <w:rsid w:val="002440AF"/>
    <w:rsid w:val="002760DD"/>
    <w:rsid w:val="002B6C36"/>
    <w:rsid w:val="00306169"/>
    <w:rsid w:val="0030678B"/>
    <w:rsid w:val="003377FD"/>
    <w:rsid w:val="00355D7D"/>
    <w:rsid w:val="00365219"/>
    <w:rsid w:val="003A5272"/>
    <w:rsid w:val="003B1547"/>
    <w:rsid w:val="003B6821"/>
    <w:rsid w:val="003D6A83"/>
    <w:rsid w:val="0041501E"/>
    <w:rsid w:val="0042658B"/>
    <w:rsid w:val="00453F2F"/>
    <w:rsid w:val="00486079"/>
    <w:rsid w:val="004F55A2"/>
    <w:rsid w:val="005151F8"/>
    <w:rsid w:val="00527DCE"/>
    <w:rsid w:val="0056021E"/>
    <w:rsid w:val="0057174D"/>
    <w:rsid w:val="005748F0"/>
    <w:rsid w:val="00592991"/>
    <w:rsid w:val="00596A6A"/>
    <w:rsid w:val="005A7188"/>
    <w:rsid w:val="005B4B85"/>
    <w:rsid w:val="005D168F"/>
    <w:rsid w:val="005D704E"/>
    <w:rsid w:val="005E056F"/>
    <w:rsid w:val="005F15CF"/>
    <w:rsid w:val="005F5BFC"/>
    <w:rsid w:val="006224C1"/>
    <w:rsid w:val="006376C1"/>
    <w:rsid w:val="00652E23"/>
    <w:rsid w:val="00673249"/>
    <w:rsid w:val="0071329D"/>
    <w:rsid w:val="00734C47"/>
    <w:rsid w:val="00735D87"/>
    <w:rsid w:val="0077268E"/>
    <w:rsid w:val="00773DF7"/>
    <w:rsid w:val="00786BD6"/>
    <w:rsid w:val="007B51D8"/>
    <w:rsid w:val="007E2422"/>
    <w:rsid w:val="00804F7F"/>
    <w:rsid w:val="00822775"/>
    <w:rsid w:val="008478A1"/>
    <w:rsid w:val="008B21F0"/>
    <w:rsid w:val="008C10B1"/>
    <w:rsid w:val="008C18ED"/>
    <w:rsid w:val="008D38A8"/>
    <w:rsid w:val="009146F7"/>
    <w:rsid w:val="00930F06"/>
    <w:rsid w:val="00947C89"/>
    <w:rsid w:val="00954C2E"/>
    <w:rsid w:val="00974CAC"/>
    <w:rsid w:val="009A1C0F"/>
    <w:rsid w:val="009A61FF"/>
    <w:rsid w:val="009E045D"/>
    <w:rsid w:val="009E21E2"/>
    <w:rsid w:val="00A03966"/>
    <w:rsid w:val="00A26285"/>
    <w:rsid w:val="00A2767D"/>
    <w:rsid w:val="00A54A2C"/>
    <w:rsid w:val="00A65B1B"/>
    <w:rsid w:val="00A753E6"/>
    <w:rsid w:val="00A8703E"/>
    <w:rsid w:val="00AE3E0E"/>
    <w:rsid w:val="00AF5456"/>
    <w:rsid w:val="00B109D9"/>
    <w:rsid w:val="00B6182C"/>
    <w:rsid w:val="00B85DD6"/>
    <w:rsid w:val="00BA0E3D"/>
    <w:rsid w:val="00BA64BA"/>
    <w:rsid w:val="00BC424A"/>
    <w:rsid w:val="00BD4908"/>
    <w:rsid w:val="00BF4F1D"/>
    <w:rsid w:val="00C46A77"/>
    <w:rsid w:val="00C76E5B"/>
    <w:rsid w:val="00C836BE"/>
    <w:rsid w:val="00C850D9"/>
    <w:rsid w:val="00CC000A"/>
    <w:rsid w:val="00CC43DB"/>
    <w:rsid w:val="00CC54F7"/>
    <w:rsid w:val="00CD3A42"/>
    <w:rsid w:val="00D44CFA"/>
    <w:rsid w:val="00D6477F"/>
    <w:rsid w:val="00D72D59"/>
    <w:rsid w:val="00D76111"/>
    <w:rsid w:val="00D8077F"/>
    <w:rsid w:val="00DC4839"/>
    <w:rsid w:val="00DD0608"/>
    <w:rsid w:val="00DD24E8"/>
    <w:rsid w:val="00DF1962"/>
    <w:rsid w:val="00E16A2D"/>
    <w:rsid w:val="00E2603B"/>
    <w:rsid w:val="00E408D2"/>
    <w:rsid w:val="00E52B8F"/>
    <w:rsid w:val="00E639E2"/>
    <w:rsid w:val="00E83DF7"/>
    <w:rsid w:val="00E95291"/>
    <w:rsid w:val="00E96567"/>
    <w:rsid w:val="00EB0B19"/>
    <w:rsid w:val="00EE1B91"/>
    <w:rsid w:val="00EE4FEE"/>
    <w:rsid w:val="00F261D6"/>
    <w:rsid w:val="00F33350"/>
    <w:rsid w:val="00F639E4"/>
    <w:rsid w:val="00F66677"/>
    <w:rsid w:val="00F92734"/>
    <w:rsid w:val="00FA2725"/>
    <w:rsid w:val="00FA2DF9"/>
    <w:rsid w:val="00FA54D8"/>
    <w:rsid w:val="00FC5495"/>
    <w:rsid w:val="00FF20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FD8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6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A77"/>
    <w:rPr>
      <w:color w:val="0000FF" w:themeColor="hyperlink"/>
      <w:u w:val="single"/>
    </w:rPr>
  </w:style>
  <w:style w:type="paragraph" w:styleId="Header">
    <w:name w:val="header"/>
    <w:basedOn w:val="Normal"/>
    <w:link w:val="HeaderChar"/>
    <w:uiPriority w:val="99"/>
    <w:unhideWhenUsed/>
    <w:rsid w:val="00BC42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24A"/>
  </w:style>
  <w:style w:type="paragraph" w:styleId="Footer">
    <w:name w:val="footer"/>
    <w:basedOn w:val="Normal"/>
    <w:link w:val="FooterChar"/>
    <w:uiPriority w:val="99"/>
    <w:unhideWhenUsed/>
    <w:rsid w:val="00BC42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24A"/>
  </w:style>
  <w:style w:type="paragraph" w:customStyle="1" w:styleId="EndNoteBibliographyTitle">
    <w:name w:val="EndNote Bibliography Title"/>
    <w:basedOn w:val="Normal"/>
    <w:link w:val="EndNoteBibliographyTitleChar"/>
    <w:rsid w:val="00E16A2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6A2D"/>
    <w:rPr>
      <w:rFonts w:ascii="Calibri" w:hAnsi="Calibri"/>
      <w:noProof/>
      <w:lang w:val="en-US"/>
    </w:rPr>
  </w:style>
  <w:style w:type="paragraph" w:customStyle="1" w:styleId="EndNoteBibliography">
    <w:name w:val="EndNote Bibliography"/>
    <w:basedOn w:val="Normal"/>
    <w:link w:val="EndNoteBibliographyChar"/>
    <w:rsid w:val="00E16A2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6A2D"/>
    <w:rPr>
      <w:rFonts w:ascii="Calibri" w:hAnsi="Calibri"/>
      <w:noProof/>
      <w:lang w:val="en-US"/>
    </w:rPr>
  </w:style>
  <w:style w:type="paragraph" w:customStyle="1" w:styleId="03Authoraffiliation">
    <w:name w:val="03 Author affiliation"/>
    <w:autoRedefine/>
    <w:rsid w:val="000C1352"/>
    <w:pPr>
      <w:spacing w:after="0" w:line="240" w:lineRule="auto"/>
      <w:jc w:val="center"/>
    </w:pPr>
    <w:rPr>
      <w:rFonts w:ascii="Times New Roman" w:eastAsia="Times New Roman" w:hAnsi="Times New Roman" w:cs="Times New Roman"/>
      <w:i/>
      <w:noProof/>
      <w:sz w:val="19"/>
      <w:szCs w:val="20"/>
      <w:lang w:eastAsia="en-GB"/>
    </w:rPr>
  </w:style>
  <w:style w:type="paragraph" w:styleId="BalloonText">
    <w:name w:val="Balloon Text"/>
    <w:basedOn w:val="Normal"/>
    <w:link w:val="BalloonTextChar"/>
    <w:uiPriority w:val="99"/>
    <w:semiHidden/>
    <w:unhideWhenUsed/>
    <w:rsid w:val="005F5BF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F5BFC"/>
    <w:rPr>
      <w:rFonts w:ascii="Lucida Grande" w:hAnsi="Lucida Grande"/>
      <w:sz w:val="18"/>
      <w:szCs w:val="18"/>
    </w:rPr>
  </w:style>
  <w:style w:type="character" w:styleId="FollowedHyperlink">
    <w:name w:val="FollowedHyperlink"/>
    <w:basedOn w:val="DefaultParagraphFont"/>
    <w:uiPriority w:val="99"/>
    <w:semiHidden/>
    <w:unhideWhenUsed/>
    <w:rsid w:val="0077268E"/>
    <w:rPr>
      <w:color w:val="800080" w:themeColor="followedHyperlink"/>
      <w:u w:val="single"/>
    </w:rPr>
  </w:style>
  <w:style w:type="character" w:styleId="CommentReference">
    <w:name w:val="annotation reference"/>
    <w:basedOn w:val="DefaultParagraphFont"/>
    <w:uiPriority w:val="99"/>
    <w:semiHidden/>
    <w:unhideWhenUsed/>
    <w:rsid w:val="008B21F0"/>
    <w:rPr>
      <w:sz w:val="18"/>
      <w:szCs w:val="18"/>
    </w:rPr>
  </w:style>
  <w:style w:type="paragraph" w:styleId="CommentText">
    <w:name w:val="annotation text"/>
    <w:basedOn w:val="Normal"/>
    <w:link w:val="CommentTextChar"/>
    <w:uiPriority w:val="99"/>
    <w:semiHidden/>
    <w:unhideWhenUsed/>
    <w:rsid w:val="008B21F0"/>
    <w:pPr>
      <w:spacing w:line="240" w:lineRule="auto"/>
    </w:pPr>
    <w:rPr>
      <w:sz w:val="24"/>
      <w:szCs w:val="24"/>
    </w:rPr>
  </w:style>
  <w:style w:type="character" w:customStyle="1" w:styleId="CommentTextChar">
    <w:name w:val="Comment Text Char"/>
    <w:basedOn w:val="DefaultParagraphFont"/>
    <w:link w:val="CommentText"/>
    <w:uiPriority w:val="99"/>
    <w:semiHidden/>
    <w:rsid w:val="008B21F0"/>
    <w:rPr>
      <w:sz w:val="24"/>
      <w:szCs w:val="24"/>
    </w:rPr>
  </w:style>
  <w:style w:type="paragraph" w:styleId="CommentSubject">
    <w:name w:val="annotation subject"/>
    <w:basedOn w:val="CommentText"/>
    <w:next w:val="CommentText"/>
    <w:link w:val="CommentSubjectChar"/>
    <w:uiPriority w:val="99"/>
    <w:semiHidden/>
    <w:unhideWhenUsed/>
    <w:rsid w:val="008B21F0"/>
    <w:rPr>
      <w:b/>
      <w:bCs/>
      <w:sz w:val="20"/>
      <w:szCs w:val="20"/>
    </w:rPr>
  </w:style>
  <w:style w:type="character" w:customStyle="1" w:styleId="CommentSubjectChar">
    <w:name w:val="Comment Subject Char"/>
    <w:basedOn w:val="CommentTextChar"/>
    <w:link w:val="CommentSubject"/>
    <w:uiPriority w:val="99"/>
    <w:semiHidden/>
    <w:rsid w:val="008B21F0"/>
    <w:rPr>
      <w:b/>
      <w:bCs/>
      <w:sz w:val="20"/>
      <w:szCs w:val="20"/>
    </w:rPr>
  </w:style>
  <w:style w:type="paragraph" w:styleId="Revision">
    <w:name w:val="Revision"/>
    <w:hidden/>
    <w:uiPriority w:val="99"/>
    <w:semiHidden/>
    <w:rsid w:val="009A61FF"/>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A77"/>
    <w:rPr>
      <w:color w:val="0000FF" w:themeColor="hyperlink"/>
      <w:u w:val="single"/>
    </w:rPr>
  </w:style>
  <w:style w:type="paragraph" w:styleId="Header">
    <w:name w:val="header"/>
    <w:basedOn w:val="Normal"/>
    <w:link w:val="HeaderChar"/>
    <w:uiPriority w:val="99"/>
    <w:unhideWhenUsed/>
    <w:rsid w:val="00BC42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24A"/>
  </w:style>
  <w:style w:type="paragraph" w:styleId="Footer">
    <w:name w:val="footer"/>
    <w:basedOn w:val="Normal"/>
    <w:link w:val="FooterChar"/>
    <w:uiPriority w:val="99"/>
    <w:unhideWhenUsed/>
    <w:rsid w:val="00BC42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24A"/>
  </w:style>
  <w:style w:type="paragraph" w:customStyle="1" w:styleId="EndNoteBibliographyTitle">
    <w:name w:val="EndNote Bibliography Title"/>
    <w:basedOn w:val="Normal"/>
    <w:link w:val="EndNoteBibliographyTitleChar"/>
    <w:rsid w:val="00E16A2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6A2D"/>
    <w:rPr>
      <w:rFonts w:ascii="Calibri" w:hAnsi="Calibri"/>
      <w:noProof/>
      <w:lang w:val="en-US"/>
    </w:rPr>
  </w:style>
  <w:style w:type="paragraph" w:customStyle="1" w:styleId="EndNoteBibliography">
    <w:name w:val="EndNote Bibliography"/>
    <w:basedOn w:val="Normal"/>
    <w:link w:val="EndNoteBibliographyChar"/>
    <w:rsid w:val="00E16A2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6A2D"/>
    <w:rPr>
      <w:rFonts w:ascii="Calibri" w:hAnsi="Calibri"/>
      <w:noProof/>
      <w:lang w:val="en-US"/>
    </w:rPr>
  </w:style>
  <w:style w:type="paragraph" w:customStyle="1" w:styleId="03Authoraffiliation">
    <w:name w:val="03 Author affiliation"/>
    <w:autoRedefine/>
    <w:rsid w:val="000C1352"/>
    <w:pPr>
      <w:spacing w:after="0" w:line="240" w:lineRule="auto"/>
      <w:jc w:val="center"/>
    </w:pPr>
    <w:rPr>
      <w:rFonts w:ascii="Times New Roman" w:eastAsia="Times New Roman" w:hAnsi="Times New Roman" w:cs="Times New Roman"/>
      <w:i/>
      <w:noProof/>
      <w:sz w:val="19"/>
      <w:szCs w:val="20"/>
      <w:lang w:eastAsia="en-GB"/>
    </w:rPr>
  </w:style>
  <w:style w:type="paragraph" w:styleId="BalloonText">
    <w:name w:val="Balloon Text"/>
    <w:basedOn w:val="Normal"/>
    <w:link w:val="BalloonTextChar"/>
    <w:uiPriority w:val="99"/>
    <w:semiHidden/>
    <w:unhideWhenUsed/>
    <w:rsid w:val="005F5BF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F5BFC"/>
    <w:rPr>
      <w:rFonts w:ascii="Lucida Grande" w:hAnsi="Lucida Grande"/>
      <w:sz w:val="18"/>
      <w:szCs w:val="18"/>
    </w:rPr>
  </w:style>
  <w:style w:type="character" w:styleId="FollowedHyperlink">
    <w:name w:val="FollowedHyperlink"/>
    <w:basedOn w:val="DefaultParagraphFont"/>
    <w:uiPriority w:val="99"/>
    <w:semiHidden/>
    <w:unhideWhenUsed/>
    <w:rsid w:val="0077268E"/>
    <w:rPr>
      <w:color w:val="800080" w:themeColor="followedHyperlink"/>
      <w:u w:val="single"/>
    </w:rPr>
  </w:style>
  <w:style w:type="character" w:styleId="CommentReference">
    <w:name w:val="annotation reference"/>
    <w:basedOn w:val="DefaultParagraphFont"/>
    <w:uiPriority w:val="99"/>
    <w:semiHidden/>
    <w:unhideWhenUsed/>
    <w:rsid w:val="008B21F0"/>
    <w:rPr>
      <w:sz w:val="18"/>
      <w:szCs w:val="18"/>
    </w:rPr>
  </w:style>
  <w:style w:type="paragraph" w:styleId="CommentText">
    <w:name w:val="annotation text"/>
    <w:basedOn w:val="Normal"/>
    <w:link w:val="CommentTextChar"/>
    <w:uiPriority w:val="99"/>
    <w:semiHidden/>
    <w:unhideWhenUsed/>
    <w:rsid w:val="008B21F0"/>
    <w:pPr>
      <w:spacing w:line="240" w:lineRule="auto"/>
    </w:pPr>
    <w:rPr>
      <w:sz w:val="24"/>
      <w:szCs w:val="24"/>
    </w:rPr>
  </w:style>
  <w:style w:type="character" w:customStyle="1" w:styleId="CommentTextChar">
    <w:name w:val="Comment Text Char"/>
    <w:basedOn w:val="DefaultParagraphFont"/>
    <w:link w:val="CommentText"/>
    <w:uiPriority w:val="99"/>
    <w:semiHidden/>
    <w:rsid w:val="008B21F0"/>
    <w:rPr>
      <w:sz w:val="24"/>
      <w:szCs w:val="24"/>
    </w:rPr>
  </w:style>
  <w:style w:type="paragraph" w:styleId="CommentSubject">
    <w:name w:val="annotation subject"/>
    <w:basedOn w:val="CommentText"/>
    <w:next w:val="CommentText"/>
    <w:link w:val="CommentSubjectChar"/>
    <w:uiPriority w:val="99"/>
    <w:semiHidden/>
    <w:unhideWhenUsed/>
    <w:rsid w:val="008B21F0"/>
    <w:rPr>
      <w:b/>
      <w:bCs/>
      <w:sz w:val="20"/>
      <w:szCs w:val="20"/>
    </w:rPr>
  </w:style>
  <w:style w:type="character" w:customStyle="1" w:styleId="CommentSubjectChar">
    <w:name w:val="Comment Subject Char"/>
    <w:basedOn w:val="CommentTextChar"/>
    <w:link w:val="CommentSubject"/>
    <w:uiPriority w:val="99"/>
    <w:semiHidden/>
    <w:rsid w:val="008B21F0"/>
    <w:rPr>
      <w:b/>
      <w:bCs/>
      <w:sz w:val="20"/>
      <w:szCs w:val="20"/>
    </w:rPr>
  </w:style>
  <w:style w:type="paragraph" w:styleId="Revision">
    <w:name w:val="Revision"/>
    <w:hidden/>
    <w:uiPriority w:val="99"/>
    <w:semiHidden/>
    <w:rsid w:val="009A61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tinyurl.com/BESP-and-P" TargetMode="External"/><Relationship Id="rId8" Type="http://schemas.openxmlformats.org/officeDocument/2006/relationships/hyperlink" Target="http://www.gregynog.org"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4989</Words>
  <Characters>28438</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Fenton</dc:creator>
  <cp:lastModifiedBy>Jo Lello</cp:lastModifiedBy>
  <cp:revision>5</cp:revision>
  <dcterms:created xsi:type="dcterms:W3CDTF">2016-11-25T15:17:00Z</dcterms:created>
  <dcterms:modified xsi:type="dcterms:W3CDTF">2016-12-19T16:35:00Z</dcterms:modified>
</cp:coreProperties>
</file>